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b/>
          <w:caps w:val="0"/>
          <w:color w:val="auto"/>
          <w:spacing w:val="0"/>
          <w:sz w:val="24"/>
          <w:szCs w:val="20"/>
        </w:rPr>
        <w:id w:val="187504327"/>
        <w:docPartObj>
          <w:docPartGallery w:val="Cover Pages"/>
          <w:docPartUnique/>
        </w:docPartObj>
      </w:sdtPr>
      <w:sdtEndPr>
        <w:rPr>
          <w:rFonts w:cs="Times New Roman"/>
          <w:b w:val="0"/>
        </w:rPr>
      </w:sdtEndPr>
      <w:sdtContent>
        <w:p w14:paraId="1E889A1D" w14:textId="77777777" w:rsidR="00000056" w:rsidRDefault="00000056" w:rsidP="00000056">
          <w:pPr>
            <w:pStyle w:val="Heading1"/>
            <w:jc w:val="center"/>
          </w:pPr>
          <w:r w:rsidRPr="00AA40F1">
            <w:t>Research Proposal</w:t>
          </w:r>
        </w:p>
        <w:p w14:paraId="798D1C0E" w14:textId="77777777" w:rsidR="00000056" w:rsidRPr="00AA40F1" w:rsidRDefault="00000056" w:rsidP="00000056"/>
        <w:p w14:paraId="357A36E7" w14:textId="77777777" w:rsidR="00000056" w:rsidRPr="00322FDF" w:rsidRDefault="00000056" w:rsidP="00000056">
          <w:pPr>
            <w:spacing w:after="0"/>
            <w:ind w:left="720" w:firstLine="720"/>
            <w:rPr>
              <w:rFonts w:cs="Times New Roman"/>
              <w:b/>
            </w:rPr>
          </w:pPr>
          <w:r w:rsidRPr="00322FDF">
            <w:rPr>
              <w:rFonts w:cs="Times New Roman"/>
              <w:i/>
            </w:rPr>
            <w:t>Name:</w:t>
          </w:r>
          <w:r w:rsidRPr="00322FDF">
            <w:rPr>
              <w:rFonts w:cs="Times New Roman"/>
              <w:b/>
            </w:rPr>
            <w:tab/>
          </w:r>
          <w:r w:rsidRPr="00322FDF">
            <w:rPr>
              <w:rFonts w:cs="Times New Roman"/>
              <w:b/>
            </w:rPr>
            <w:tab/>
            <w:t>Eran</w:t>
          </w:r>
          <w:r>
            <w:rPr>
              <w:rFonts w:cs="Times New Roman"/>
              <w:b/>
            </w:rPr>
            <w:t xml:space="preserve"> Frank</w:t>
          </w:r>
          <w:r w:rsidRPr="00322FDF">
            <w:rPr>
              <w:rFonts w:cs="Times New Roman"/>
              <w:b/>
            </w:rPr>
            <w:t xml:space="preserve"> Shorer</w:t>
          </w:r>
        </w:p>
        <w:p w14:paraId="2C991276" w14:textId="77777777" w:rsidR="00000056" w:rsidRDefault="00000056" w:rsidP="00000056">
          <w:pPr>
            <w:spacing w:after="0"/>
            <w:ind w:left="720" w:firstLine="720"/>
            <w:rPr>
              <w:rFonts w:cs="Times New Roman"/>
              <w:b/>
            </w:rPr>
          </w:pPr>
          <w:r w:rsidRPr="00322FDF">
            <w:rPr>
              <w:rFonts w:cs="Times New Roman"/>
              <w:i/>
            </w:rPr>
            <w:t>Degree:</w:t>
          </w:r>
          <w:r w:rsidRPr="00322FDF">
            <w:rPr>
              <w:rFonts w:cs="Times New Roman"/>
              <w:b/>
            </w:rPr>
            <w:t xml:space="preserve"> </w:t>
          </w:r>
          <w:r w:rsidRPr="00322FDF">
            <w:rPr>
              <w:rFonts w:cs="Times New Roman"/>
              <w:b/>
            </w:rPr>
            <w:tab/>
          </w:r>
          <w:r>
            <w:rPr>
              <w:rFonts w:cs="Times New Roman"/>
              <w:b/>
            </w:rPr>
            <w:t>MSc (Med) Neuroscience</w:t>
          </w:r>
        </w:p>
        <w:p w14:paraId="07660AD8" w14:textId="77777777" w:rsidR="00000056" w:rsidRPr="00322FDF" w:rsidRDefault="00000056" w:rsidP="00000056">
          <w:pPr>
            <w:spacing w:after="0"/>
            <w:ind w:left="720" w:firstLine="720"/>
            <w:rPr>
              <w:rFonts w:cs="Times New Roman"/>
              <w:b/>
            </w:rPr>
          </w:pPr>
          <w:r w:rsidRPr="00322FDF">
            <w:rPr>
              <w:rFonts w:cs="Times New Roman"/>
              <w:i/>
            </w:rPr>
            <w:t>Supervisor:</w:t>
          </w:r>
          <w:r w:rsidRPr="00322FDF">
            <w:rPr>
              <w:rFonts w:cs="Times New Roman"/>
              <w:b/>
            </w:rPr>
            <w:tab/>
            <w:t>Dr.</w:t>
          </w:r>
          <w:r>
            <w:rPr>
              <w:rFonts w:cs="Times New Roman"/>
              <w:b/>
            </w:rPr>
            <w:t xml:space="preserve"> Joseph</w:t>
          </w:r>
          <w:r w:rsidRPr="00322FDF">
            <w:rPr>
              <w:rFonts w:cs="Times New Roman"/>
              <w:b/>
            </w:rPr>
            <w:t xml:space="preserve"> </w:t>
          </w:r>
          <w:r>
            <w:rPr>
              <w:rFonts w:cs="Times New Roman"/>
              <w:b/>
            </w:rPr>
            <w:t>Valentino Raimondo</w:t>
          </w:r>
        </w:p>
        <w:p w14:paraId="70BAA901" w14:textId="77777777" w:rsidR="00000056" w:rsidRPr="00B65DA5" w:rsidRDefault="00000056" w:rsidP="00000056">
          <w:pPr>
            <w:rPr>
              <w:rFonts w:cs="Times New Roman"/>
              <w:iCs/>
            </w:rPr>
          </w:pPr>
        </w:p>
        <w:p w14:paraId="43F26F78" w14:textId="37050E32" w:rsidR="00000056" w:rsidRPr="00B874FB" w:rsidRDefault="00000056" w:rsidP="00000056">
          <w:pPr>
            <w:pStyle w:val="Title"/>
            <w:jc w:val="center"/>
            <w:rPr>
              <w:rFonts w:cs="Times New Roman"/>
              <w:iCs/>
              <w:color w:val="auto"/>
              <w:sz w:val="32"/>
              <w:szCs w:val="44"/>
            </w:rPr>
          </w:pPr>
          <w:r w:rsidRPr="00B874FB">
            <w:rPr>
              <w:rFonts w:cs="Times New Roman"/>
              <w:iCs/>
              <w:color w:val="auto"/>
              <w:sz w:val="32"/>
              <w:szCs w:val="44"/>
            </w:rPr>
            <w:t>Investigating the effect</w:t>
          </w:r>
          <w:r>
            <w:rPr>
              <w:rFonts w:cs="Times New Roman"/>
              <w:iCs/>
              <w:color w:val="auto"/>
              <w:sz w:val="32"/>
              <w:szCs w:val="44"/>
            </w:rPr>
            <w:t>s</w:t>
          </w:r>
          <w:r w:rsidRPr="00B874FB">
            <w:rPr>
              <w:rFonts w:cs="Times New Roman"/>
              <w:iCs/>
              <w:color w:val="auto"/>
              <w:sz w:val="32"/>
              <w:szCs w:val="44"/>
            </w:rPr>
            <w:t xml:space="preserve"> of impermeant anions and electrodiffusion on the </w:t>
          </w:r>
          <w:r>
            <w:rPr>
              <w:rFonts w:cs="Times New Roman"/>
              <w:iCs/>
              <w:color w:val="auto"/>
              <w:sz w:val="32"/>
              <w:szCs w:val="44"/>
            </w:rPr>
            <w:t xml:space="preserve">Electrical and </w:t>
          </w:r>
          <w:r w:rsidRPr="00B874FB">
            <w:rPr>
              <w:rFonts w:cs="Times New Roman"/>
              <w:iCs/>
              <w:color w:val="auto"/>
              <w:sz w:val="32"/>
              <w:szCs w:val="44"/>
            </w:rPr>
            <w:t xml:space="preserve">computational </w:t>
          </w:r>
          <w:r>
            <w:rPr>
              <w:rFonts w:cs="Times New Roman"/>
              <w:iCs/>
              <w:color w:val="auto"/>
              <w:sz w:val="32"/>
              <w:szCs w:val="44"/>
            </w:rPr>
            <w:t xml:space="preserve">properties </w:t>
          </w:r>
          <w:r w:rsidRPr="00B874FB">
            <w:rPr>
              <w:rFonts w:cs="Times New Roman"/>
              <w:iCs/>
              <w:color w:val="auto"/>
              <w:sz w:val="32"/>
              <w:szCs w:val="44"/>
            </w:rPr>
            <w:t xml:space="preserve">of neurons </w:t>
          </w:r>
        </w:p>
        <w:p w14:paraId="46AB1BD8" w14:textId="77777777" w:rsidR="00000056" w:rsidRPr="003D7F91" w:rsidRDefault="00000056" w:rsidP="00000056">
          <w:pPr>
            <w:adjustRightInd w:val="0"/>
            <w:spacing w:beforeAutospacing="1" w:after="100" w:afterAutospacing="1"/>
            <w:rPr>
              <w:rFonts w:cs="Times New Roman"/>
              <w:b/>
              <w:bCs/>
              <w:color w:val="000000"/>
              <w:szCs w:val="18"/>
            </w:rPr>
          </w:pPr>
          <w:r w:rsidRPr="003D7F91">
            <w:rPr>
              <w:rFonts w:cs="Times New Roman"/>
              <w:b/>
              <w:bCs/>
              <w:noProof/>
              <w:color w:val="000000"/>
              <w:szCs w:val="18"/>
            </w:rPr>
            <w:drawing>
              <wp:anchor distT="0" distB="0" distL="114300" distR="114300" simplePos="0" relativeHeight="251659264" behindDoc="1" locked="0" layoutInCell="1" allowOverlap="1" wp14:anchorId="19C56FB3" wp14:editId="465AD5D5">
                <wp:simplePos x="0" y="0"/>
                <wp:positionH relativeFrom="column">
                  <wp:posOffset>1717675</wp:posOffset>
                </wp:positionH>
                <wp:positionV relativeFrom="paragraph">
                  <wp:posOffset>293119</wp:posOffset>
                </wp:positionV>
                <wp:extent cx="2324100" cy="2324100"/>
                <wp:effectExtent l="0" t="0" r="0" b="0"/>
                <wp:wrapTight wrapText="bothSides">
                  <wp:wrapPolygon edited="0">
                    <wp:start x="0" y="0"/>
                    <wp:lineTo x="0" y="21423"/>
                    <wp:lineTo x="21423" y="21423"/>
                    <wp:lineTo x="2142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CT logo.jpg"/>
                        <pic:cNvPicPr/>
                      </pic:nvPicPr>
                      <pic:blipFill>
                        <a:blip r:embed="rId8">
                          <a:extLst>
                            <a:ext uri="{28A0092B-C50C-407E-A947-70E740481C1C}">
                              <a14:useLocalDpi xmlns:a14="http://schemas.microsoft.com/office/drawing/2010/main" val="0"/>
                            </a:ext>
                          </a:extLst>
                        </a:blip>
                        <a:stretch>
                          <a:fillRect/>
                        </a:stretch>
                      </pic:blipFill>
                      <pic:spPr>
                        <a:xfrm>
                          <a:off x="0" y="0"/>
                          <a:ext cx="2324100" cy="2324100"/>
                        </a:xfrm>
                        <a:prstGeom prst="rect">
                          <a:avLst/>
                        </a:prstGeom>
                      </pic:spPr>
                    </pic:pic>
                  </a:graphicData>
                </a:graphic>
                <wp14:sizeRelH relativeFrom="margin">
                  <wp14:pctWidth>0</wp14:pctWidth>
                </wp14:sizeRelH>
                <wp14:sizeRelV relativeFrom="margin">
                  <wp14:pctHeight>0</wp14:pctHeight>
                </wp14:sizeRelV>
              </wp:anchor>
            </w:drawing>
          </w:r>
        </w:p>
        <w:p w14:paraId="2D5811B9" w14:textId="77777777" w:rsidR="00000056" w:rsidRPr="003D7F91" w:rsidRDefault="00000056" w:rsidP="00000056">
          <w:pPr>
            <w:adjustRightInd w:val="0"/>
            <w:spacing w:beforeAutospacing="1" w:after="100" w:afterAutospacing="1"/>
            <w:rPr>
              <w:rFonts w:cs="Times New Roman"/>
              <w:b/>
              <w:bCs/>
              <w:color w:val="000000"/>
              <w:szCs w:val="18"/>
            </w:rPr>
          </w:pPr>
        </w:p>
        <w:p w14:paraId="26ACC166" w14:textId="77777777" w:rsidR="00000056" w:rsidRDefault="00000056" w:rsidP="00000056">
          <w:pPr>
            <w:adjustRightInd w:val="0"/>
            <w:spacing w:beforeAutospacing="1" w:after="100" w:afterAutospacing="1"/>
            <w:jc w:val="center"/>
            <w:rPr>
              <w:rFonts w:cs="Times New Roman"/>
              <w:b/>
              <w:bCs/>
              <w:color w:val="000000"/>
              <w:szCs w:val="18"/>
            </w:rPr>
          </w:pPr>
        </w:p>
        <w:p w14:paraId="4C841BB4" w14:textId="77777777" w:rsidR="00000056" w:rsidRDefault="00000056" w:rsidP="00000056">
          <w:pPr>
            <w:adjustRightInd w:val="0"/>
            <w:spacing w:beforeAutospacing="1" w:after="100" w:afterAutospacing="1"/>
            <w:jc w:val="center"/>
            <w:rPr>
              <w:rFonts w:cs="Times New Roman"/>
              <w:b/>
              <w:bCs/>
              <w:color w:val="000000"/>
              <w:szCs w:val="18"/>
            </w:rPr>
          </w:pPr>
        </w:p>
        <w:p w14:paraId="0327A455" w14:textId="77777777" w:rsidR="00000056" w:rsidRDefault="00000056" w:rsidP="00000056">
          <w:pPr>
            <w:adjustRightInd w:val="0"/>
            <w:spacing w:beforeAutospacing="1" w:after="100" w:afterAutospacing="1"/>
            <w:jc w:val="center"/>
            <w:rPr>
              <w:rFonts w:cs="Times New Roman"/>
              <w:b/>
              <w:bCs/>
              <w:color w:val="000000"/>
              <w:szCs w:val="18"/>
            </w:rPr>
          </w:pPr>
        </w:p>
        <w:p w14:paraId="22D7FF7D" w14:textId="77777777" w:rsidR="00000056" w:rsidRDefault="00000056" w:rsidP="00000056">
          <w:pPr>
            <w:adjustRightInd w:val="0"/>
            <w:spacing w:beforeAutospacing="1" w:after="100" w:afterAutospacing="1"/>
            <w:jc w:val="center"/>
            <w:rPr>
              <w:rFonts w:cs="Times New Roman"/>
              <w:b/>
              <w:bCs/>
              <w:color w:val="000000"/>
              <w:szCs w:val="18"/>
            </w:rPr>
          </w:pPr>
        </w:p>
        <w:p w14:paraId="53711123" w14:textId="77777777" w:rsidR="00000056" w:rsidRDefault="00000056" w:rsidP="00000056">
          <w:pPr>
            <w:adjustRightInd w:val="0"/>
            <w:spacing w:beforeAutospacing="1" w:after="100" w:afterAutospacing="1"/>
            <w:jc w:val="center"/>
            <w:rPr>
              <w:rFonts w:cs="Times New Roman"/>
              <w:b/>
              <w:bCs/>
              <w:color w:val="000000"/>
              <w:szCs w:val="18"/>
            </w:rPr>
          </w:pPr>
        </w:p>
        <w:p w14:paraId="33AB5B6F" w14:textId="77777777" w:rsidR="00000056" w:rsidRDefault="00000056" w:rsidP="00000056">
          <w:pPr>
            <w:adjustRightInd w:val="0"/>
            <w:spacing w:beforeAutospacing="1" w:after="100" w:afterAutospacing="1"/>
            <w:jc w:val="center"/>
            <w:rPr>
              <w:rFonts w:cs="Times New Roman"/>
              <w:b/>
              <w:bCs/>
              <w:color w:val="000000"/>
              <w:szCs w:val="18"/>
            </w:rPr>
          </w:pPr>
        </w:p>
        <w:p w14:paraId="4FDF847E"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
              <w:bCs/>
              <w:color w:val="000000"/>
              <w:szCs w:val="18"/>
            </w:rPr>
            <w:t>Plagiarism Declaration</w:t>
          </w:r>
        </w:p>
        <w:p w14:paraId="4CEAC770"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bCs/>
              <w:color w:val="000000"/>
              <w:szCs w:val="18"/>
            </w:rPr>
            <w:t>I</w:t>
          </w:r>
          <w:r w:rsidRPr="003D7F91">
            <w:rPr>
              <w:rFonts w:cs="Times New Roman"/>
              <w:color w:val="000000"/>
              <w:szCs w:val="18"/>
            </w:rPr>
            <w:t xml:space="preserve"> know that plagiarism is wrong. Plagiarism is to use another’s work and pretend that it is one’s own. I have used the American Medical Association (AMA) convention for citation and referencing. Each contribution to, and quotation in, this research proposal from the work(s) of other people has been attributed and has been cited and referenced.   </w:t>
          </w:r>
        </w:p>
        <w:p w14:paraId="65F20294" w14:textId="77777777" w:rsidR="00000056" w:rsidRPr="003D7F91" w:rsidRDefault="00000056" w:rsidP="00000056">
          <w:pPr>
            <w:adjustRightInd w:val="0"/>
            <w:spacing w:beforeAutospacing="1" w:after="100" w:afterAutospacing="1"/>
            <w:rPr>
              <w:rFonts w:cs="Times New Roman"/>
              <w:color w:val="000000"/>
              <w:szCs w:val="18"/>
            </w:rPr>
          </w:pPr>
          <w:r w:rsidRPr="003D7F91">
            <w:rPr>
              <w:rFonts w:cs="Times New Roman"/>
              <w:color w:val="000000"/>
              <w:szCs w:val="18"/>
            </w:rPr>
            <w:t xml:space="preserve">This research proposal is my own work. </w:t>
          </w:r>
        </w:p>
        <w:p w14:paraId="1059E161" w14:textId="77777777" w:rsidR="00000056" w:rsidRPr="003D7F91" w:rsidRDefault="00000056" w:rsidP="00000056">
          <w:pPr>
            <w:adjustRightInd w:val="0"/>
            <w:spacing w:beforeAutospacing="1" w:after="100" w:afterAutospacing="1"/>
            <w:rPr>
              <w:rFonts w:cs="Times New Roman"/>
              <w:color w:val="000000"/>
            </w:rPr>
          </w:pPr>
          <w:r w:rsidRPr="003D7F91">
            <w:rPr>
              <w:rFonts w:cs="Times New Roman"/>
              <w:color w:val="000000"/>
              <w:szCs w:val="18"/>
            </w:rPr>
            <w:t xml:space="preserve">I have not allowed, and will not allow, anyone to copy my work with the intention of passing it off as his or her own work.   </w:t>
          </w:r>
        </w:p>
        <w:p w14:paraId="6327F225" w14:textId="75C74F70" w:rsidR="00000056" w:rsidRDefault="00000056" w:rsidP="00000056">
          <w:pPr>
            <w:adjustRightInd w:val="0"/>
            <w:spacing w:beforeAutospacing="1" w:after="100" w:afterAutospacing="1"/>
            <w:rPr>
              <w:rFonts w:cs="Times New Roman"/>
              <w:b/>
              <w:color w:val="000000"/>
              <w:szCs w:val="18"/>
            </w:rPr>
          </w:pPr>
          <w:r w:rsidRPr="003D7F91">
            <w:rPr>
              <w:rFonts w:cs="Times New Roman"/>
              <w:b/>
              <w:color w:val="000000"/>
              <w:szCs w:val="18"/>
            </w:rPr>
            <w:t>Signature: E</w:t>
          </w:r>
          <w:r w:rsidR="000434F1">
            <w:rPr>
              <w:rFonts w:cs="Times New Roman"/>
              <w:b/>
              <w:color w:val="000000"/>
              <w:szCs w:val="18"/>
            </w:rPr>
            <w:t>F</w:t>
          </w:r>
          <w:r w:rsidRPr="003D7F91">
            <w:rPr>
              <w:rFonts w:cs="Times New Roman"/>
              <w:b/>
              <w:color w:val="000000"/>
              <w:szCs w:val="18"/>
            </w:rPr>
            <w:t>S.</w:t>
          </w:r>
        </w:p>
        <w:p w14:paraId="1454F19A" w14:textId="78C36887" w:rsidR="00000056" w:rsidRPr="00000056" w:rsidRDefault="00000056" w:rsidP="00000056">
          <w:pPr>
            <w:adjustRightInd w:val="0"/>
            <w:spacing w:beforeAutospacing="1" w:after="100" w:afterAutospacing="1"/>
            <w:rPr>
              <w:rFonts w:cs="Times New Roman"/>
              <w:b/>
              <w:color w:val="000000"/>
              <w:szCs w:val="18"/>
            </w:rPr>
          </w:pPr>
          <w:r>
            <w:rPr>
              <w:rFonts w:cs="Times New Roman"/>
              <w:b/>
              <w:color w:val="000000"/>
              <w:szCs w:val="18"/>
            </w:rPr>
            <w:t xml:space="preserve">Date: </w:t>
          </w:r>
          <w:r w:rsidR="000434F1">
            <w:rPr>
              <w:rFonts w:cs="Times New Roman"/>
              <w:b/>
              <w:color w:val="000000"/>
              <w:szCs w:val="18"/>
            </w:rPr>
            <w:t>02</w:t>
          </w:r>
          <w:r>
            <w:rPr>
              <w:rFonts w:cs="Times New Roman"/>
              <w:b/>
              <w:color w:val="000000"/>
              <w:szCs w:val="18"/>
            </w:rPr>
            <w:t xml:space="preserve"> </w:t>
          </w:r>
          <w:r w:rsidR="000434F1">
            <w:rPr>
              <w:rFonts w:cs="Times New Roman"/>
              <w:b/>
              <w:color w:val="000000"/>
              <w:szCs w:val="18"/>
            </w:rPr>
            <w:t>Decem</w:t>
          </w:r>
          <w:r>
            <w:rPr>
              <w:rFonts w:cs="Times New Roman"/>
              <w:b/>
              <w:color w:val="000000"/>
              <w:szCs w:val="18"/>
            </w:rPr>
            <w:t>ber 2020</w:t>
          </w:r>
        </w:p>
      </w:sdtContent>
    </w:sdt>
    <w:p w14:paraId="51F2539A" w14:textId="488BD62C" w:rsidR="00AF68E2" w:rsidRDefault="0039431E" w:rsidP="00AC1E87">
      <w:pPr>
        <w:ind w:left="426"/>
      </w:pPr>
      <w:r>
        <w:lastRenderedPageBreak/>
        <w:t>The brain processes information via intricate</w:t>
      </w:r>
      <w:r w:rsidR="000E1C46">
        <w:t xml:space="preserve"> non-linear</w:t>
      </w:r>
      <w:r>
        <w:t xml:space="preserve"> interactions between chemical and electrical signals which vary along narrow </w:t>
      </w:r>
      <w:r w:rsidR="00551DC6">
        <w:t>spatiotemporal</w:t>
      </w:r>
      <w:r w:rsidR="000E1C46">
        <w:t xml:space="preserve"> scales further constrained by </w:t>
      </w:r>
      <w:r w:rsidR="001266A9">
        <w:t xml:space="preserve">human </w:t>
      </w:r>
      <w:r w:rsidR="000E1C46">
        <w:t>physiology</w:t>
      </w:r>
      <w:r>
        <w:t xml:space="preserve">. </w:t>
      </w:r>
      <w:r w:rsidR="00425CD1">
        <w:t xml:space="preserve"> Th</w:t>
      </w:r>
      <w:r w:rsidR="00445158">
        <w:t xml:space="preserve">e propagation of </w:t>
      </w:r>
      <w:r>
        <w:t xml:space="preserve">such </w:t>
      </w:r>
      <w:r w:rsidR="00445158">
        <w:t xml:space="preserve">signals </w:t>
      </w:r>
      <w:r w:rsidR="00CB5823">
        <w:t xml:space="preserve">is typically </w:t>
      </w:r>
      <w:r w:rsidR="000878C9">
        <w:t xml:space="preserve">simulated using </w:t>
      </w:r>
      <w:r w:rsidR="00CB5823">
        <w:t xml:space="preserve">computational approaches that employ equivalent circuits and </w:t>
      </w:r>
      <w:r w:rsidR="00425CD1">
        <w:t>theoretica</w:t>
      </w:r>
      <w:r w:rsidR="000878C9">
        <w:t>l</w:t>
      </w:r>
      <w:r w:rsidR="00425CD1">
        <w:t xml:space="preserve"> descri</w:t>
      </w:r>
      <w:r w:rsidR="000878C9">
        <w:t xml:space="preserve">ptions </w:t>
      </w:r>
      <w:r w:rsidR="00425CD1">
        <w:t>by Hodgkin and Huxley</w:t>
      </w:r>
      <w:r w:rsidR="00425CD1">
        <w:fldChar w:fldCharType="begin" w:fldLock="1"/>
      </w:r>
      <w:r w:rsidR="00133FC4">
        <w:instrText>ADDIN CSL_CITATION {"citationItems":[{"id":"ITEM-1","itemData":{"author":[{"dropping-particle":"","family":"Hodgkin","given":"","non-dropping-particle":"","parse-names":false,"suffix":""},{"dropping-particle":"","family":"Huxley","given":"","non-dropping-particle":"","parse-names":false,"suffix":""}],"container-title":"Journal of Ph","id":"ITEM-1","issued":{"date-parts":[["1952"]]},"page":"500-544","title":"A Quantitative Description of Membrane Current and its Application to Conduction and Excitation in Nerve","type":"article-journal","volume":"117"},"uris":["http://www.mendeley.com/documents/?uuid=8b459c80-40bb-439b-b597-7824946cc21a"]}],"mendeley":{"formattedCitation":"&lt;sup&gt;1&lt;/sup&gt;","plainTextFormattedCitation":"1","previouslyFormattedCitation":"&lt;sup&gt;1&lt;/sup&gt;"},"properties":{"noteIndex":0},"schema":"https://github.com/citation-style-language/schema/raw/master/csl-citation.json"}</w:instrText>
      </w:r>
      <w:r w:rsidR="00425CD1">
        <w:fldChar w:fldCharType="separate"/>
      </w:r>
      <w:r w:rsidR="00133FC4" w:rsidRPr="00133FC4">
        <w:rPr>
          <w:noProof/>
          <w:vertAlign w:val="superscript"/>
        </w:rPr>
        <w:t>1</w:t>
      </w:r>
      <w:r w:rsidR="00425CD1">
        <w:fldChar w:fldCharType="end"/>
      </w:r>
      <w:r w:rsidR="00CB5823">
        <w:t xml:space="preserve"> (Hodgkin Huxley model) and</w:t>
      </w:r>
      <w:r w:rsidR="000878C9">
        <w:t xml:space="preserve"> </w:t>
      </w:r>
      <w:r w:rsidR="00425CD1">
        <w:t>Rall</w:t>
      </w:r>
      <w:r w:rsidR="00425CD1">
        <w:fldChar w:fldCharType="begin" w:fldLock="1"/>
      </w:r>
      <w:r w:rsidR="00133FC4">
        <w:instrText>ADDIN CSL_CITATION {"citationItems":[{"id":"ITEM-1","itemData":{"author":[{"dropping-particle":"","family":"Rall","given":"Wilfrid","non-dropping-particle":"","parse-names":false,"suffix":""}],"id":"ITEM-1","issued":{"date-parts":[["0"]]},"title":"Wilfrid Rall: A short autobiography","type":"article-journal"},"uris":["http://www.mendeley.com/documents/?uuid=1218d434-ed1d-47bb-9890-1d12a7c1f981"]}],"mendeley":{"formattedCitation":"&lt;sup&gt;2&lt;/sup&gt;","plainTextFormattedCitation":"2","previouslyFormattedCitation":"&lt;sup&gt;2&lt;/sup&gt;"},"properties":{"noteIndex":0},"schema":"https://github.com/citation-style-language/schema/raw/master/csl-citation.json"}</w:instrText>
      </w:r>
      <w:r w:rsidR="00425CD1">
        <w:fldChar w:fldCharType="separate"/>
      </w:r>
      <w:r w:rsidR="00133FC4" w:rsidRPr="00133FC4">
        <w:rPr>
          <w:noProof/>
          <w:vertAlign w:val="superscript"/>
        </w:rPr>
        <w:t>2</w:t>
      </w:r>
      <w:r w:rsidR="00425CD1">
        <w:fldChar w:fldCharType="end"/>
      </w:r>
      <w:r w:rsidR="00CB5823">
        <w:t xml:space="preserve"> (</w:t>
      </w:r>
      <w:r w:rsidR="000878C9">
        <w:t>Cable Theory</w:t>
      </w:r>
      <w:r w:rsidR="00CB5823">
        <w:t>)</w:t>
      </w:r>
      <w:r w:rsidR="00425CD1">
        <w:t>.</w:t>
      </w:r>
      <w:r w:rsidR="00AF68E2">
        <w:t xml:space="preserve"> </w:t>
      </w:r>
      <w:r w:rsidR="00CB5823">
        <w:t>Thes</w:t>
      </w:r>
      <w:r w:rsidR="00F30E65">
        <w:t>e</w:t>
      </w:r>
      <w:r w:rsidR="00CB5823">
        <w:t xml:space="preserve"> approaches </w:t>
      </w:r>
      <w:r w:rsidR="00425CD1">
        <w:t>provide</w:t>
      </w:r>
      <w:r w:rsidR="00532E3C">
        <w:t xml:space="preserve"> </w:t>
      </w:r>
      <w:r w:rsidR="00AF68E2">
        <w:t>valuable predictions of how signals propagat</w:t>
      </w:r>
      <w:r w:rsidR="001053FE">
        <w:t>e</w:t>
      </w:r>
      <w:r w:rsidR="00551DC6">
        <w:t>,</w:t>
      </w:r>
      <w:r w:rsidR="00AF68E2">
        <w:t xml:space="preserve"> however are limited in certain respects.</w:t>
      </w:r>
      <w:r w:rsidR="00425CD1">
        <w:t xml:space="preserve"> </w:t>
      </w:r>
      <w:r w:rsidR="00AF68E2">
        <w:t xml:space="preserve">Firstly, they are inaccurate in low volume spaces and in areas </w:t>
      </w:r>
      <w:r w:rsidR="00CB5823">
        <w:t xml:space="preserve">prone to </w:t>
      </w:r>
      <w:r w:rsidR="00AF68E2">
        <w:t>rapid ionic fluxes (e.g. dendritic spines)</w:t>
      </w:r>
      <w:r w:rsidR="002F7A04">
        <w:fldChar w:fldCharType="begin" w:fldLock="1"/>
      </w:r>
      <w:r w:rsidR="00133FC4">
        <w:instrText>ADDIN CSL_CITATION {"citationItems":[{"id":"ITEM-1","itemData":{"DOI":"10.1016/j.bpj.2013.05.041","ISSN":"00063495","PMID":"23823244","abstract":"In neurophysiology, extracellular signals - as measured by local field potentials (LFP) or electroencephalography - are of great significance. Their exact biophysical basis is, however, still not fully understood. We present a three-dimensional model exploiting the cylinder symmetry of a single axon in extracellular fluid based on the Poisson-Nernst-Planck equations of electrodiffusion. The propagation of an action potential along the axonal membrane is investigated by means of numerical simulations. Special attention is paid to the Debye layer, the region with strong concentration gradients close to the membrane, which is explicitly resolved by the computational mesh. We focus on the evolution of the extracellular electric potential. A characteristic up-down-up LFP waveform in the far-field is found. Close to the membrane, the potential shows a more intricate shape. A comparison with the widely used line source approximation reveals similarities and demonstrates the strong influence of membrane currents. However, the electrodiffusion model shows another signal component stemming directly from the intracellular electric field, called the action potential echo. Depending on the neuronal configuration, this might have a significant effect on the LFP. In these situations, electrodiffusion models should be used for quantitative comparisons with experimental data. © 2013 Biophysical Society.","author":[{"dropping-particle":"","family":"Pods","given":"Jurgis","non-dropping-particle":"","parse-names":false,"suffix":""},{"dropping-particle":"","family":"Schönke","given":"Johannes","non-dropping-particle":"","parse-names":false,"suffix":""},{"dropping-particle":"","family":"Bastian","given":"Peter","non-dropping-particle":"","parse-names":false,"suffix":""}],"container-title":"Biophysical Journal","id":"ITEM-1","issue":"1","issued":{"date-parts":[["2013"]]},"page":"242-254","title":"Electrodiffusion models of neurons and extracellular space using the poisson-nernst-planck equations - Numerical simulation of the intra- and extracellular potential for an axon model","type":"article-journal","volume":"105"},"uris":["http://www.mendeley.com/documents/?uuid=3cd4f959-1d3a-42d9-9419-29ed6838f309"]}],"mendeley":{"formattedCitation":"&lt;sup&gt;3&lt;/sup&gt;","plainTextFormattedCitation":"3","previouslyFormattedCitation":"&lt;sup&gt;3&lt;/sup&gt;"},"properties":{"noteIndex":0},"schema":"https://github.com/citation-style-language/schema/raw/master/csl-citation.json"}</w:instrText>
      </w:r>
      <w:r w:rsidR="002F7A04">
        <w:fldChar w:fldCharType="separate"/>
      </w:r>
      <w:r w:rsidR="00133FC4" w:rsidRPr="00133FC4">
        <w:rPr>
          <w:noProof/>
          <w:vertAlign w:val="superscript"/>
        </w:rPr>
        <w:t>3</w:t>
      </w:r>
      <w:r w:rsidR="002F7A04">
        <w:fldChar w:fldCharType="end"/>
      </w:r>
      <w:r w:rsidR="002F7A04" w:rsidRPr="002F7A04">
        <w:rPr>
          <w:vertAlign w:val="superscript"/>
        </w:rPr>
        <w:t>,</w:t>
      </w:r>
      <w:r w:rsidR="002F7A04">
        <w:rPr>
          <w:vertAlign w:val="superscript"/>
        </w:rPr>
        <w:fldChar w:fldCharType="begin" w:fldLock="1"/>
      </w:r>
      <w:r w:rsidR="00133FC4">
        <w:rPr>
          <w:vertAlign w:val="superscript"/>
        </w:rP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4&lt;/sup&gt;","plainTextFormattedCitation":"4","previouslyFormattedCitation":"&lt;sup&gt;4&lt;/sup&gt;"},"properties":{"noteIndex":0},"schema":"https://github.com/citation-style-language/schema/raw/master/csl-citation.json"}</w:instrText>
      </w:r>
      <w:r w:rsidR="002F7A04">
        <w:rPr>
          <w:vertAlign w:val="superscript"/>
        </w:rPr>
        <w:fldChar w:fldCharType="separate"/>
      </w:r>
      <w:r w:rsidR="00133FC4" w:rsidRPr="00133FC4">
        <w:rPr>
          <w:noProof/>
          <w:vertAlign w:val="superscript"/>
        </w:rPr>
        <w:t>4</w:t>
      </w:r>
      <w:r w:rsidR="002F7A04">
        <w:rPr>
          <w:vertAlign w:val="superscript"/>
        </w:rPr>
        <w:fldChar w:fldCharType="end"/>
      </w:r>
      <w:r w:rsidR="00AF68E2">
        <w:t>, and secondly fail to account for impermeant anions.  Herein I propose constructing an electrodiffusion based multicompartmental neuronal model</w:t>
      </w:r>
      <w:r w:rsidR="001053FE">
        <w:t xml:space="preserve"> </w:t>
      </w:r>
      <w:r w:rsidR="00AF68E2">
        <w:t xml:space="preserve">which will incorporate impermeant anions and adapt to small scale changes to ionic concentrations. Once constructed I shall run simulations to elucidate the impact impermeant anions have on the </w:t>
      </w:r>
      <w:r w:rsidR="002464D3">
        <w:t>biophysical and computational</w:t>
      </w:r>
      <w:r w:rsidR="00AF68E2">
        <w:t xml:space="preserve"> properties of dendrite</w:t>
      </w:r>
      <w:r w:rsidR="002464D3">
        <w:t>s</w:t>
      </w:r>
      <w:r w:rsidR="00CB5823">
        <w:t xml:space="preserve">. </w:t>
      </w:r>
      <w:proofErr w:type="gramStart"/>
      <w:r w:rsidR="00CB5823">
        <w:t>In particular</w:t>
      </w:r>
      <w:r w:rsidR="00997EE6">
        <w:t>,</w:t>
      </w:r>
      <w:r w:rsidR="00CB5823">
        <w:t xml:space="preserve"> I</w:t>
      </w:r>
      <w:proofErr w:type="gramEnd"/>
      <w:r w:rsidR="00CB5823">
        <w:t xml:space="preserve"> will determine whether impermeant anions can alter the isopotential status of neurons. I will also determine whether impermeant anions can alter the propagation of synaptic input, and possibly affect neuronal output. Finally</w:t>
      </w:r>
      <w:r w:rsidR="00997EE6">
        <w:t>,</w:t>
      </w:r>
      <w:r w:rsidR="00CB5823">
        <w:t xml:space="preserve"> I will</w:t>
      </w:r>
      <w:r w:rsidR="00AF68E2">
        <w:t xml:space="preserve"> probe how </w:t>
      </w:r>
      <w:r w:rsidR="00CB5823">
        <w:t xml:space="preserve">such alterations could play a role </w:t>
      </w:r>
      <w:r w:rsidR="00AF68E2">
        <w:t xml:space="preserve">in disease processes such as </w:t>
      </w:r>
      <w:r w:rsidR="008C1807">
        <w:t xml:space="preserve">epilepsy, </w:t>
      </w:r>
      <w:r w:rsidR="00AF68E2">
        <w:t xml:space="preserve">neurodegenerative disorders and cerebral oedema. This work will provide better theoretical descriptions of normal and pathological neuronal functioning and may provide avenues for therapeutic intervention. </w:t>
      </w:r>
    </w:p>
    <w:p w14:paraId="4DDC222E" w14:textId="304C4337" w:rsidR="00BA5B51" w:rsidRPr="00BA5B51" w:rsidRDefault="00BA5B51" w:rsidP="00AF68E2">
      <w:pPr>
        <w:rPr>
          <w:b/>
          <w:bCs/>
          <w:sz w:val="28"/>
          <w:szCs w:val="22"/>
        </w:rPr>
      </w:pPr>
      <w:r w:rsidRPr="00BA5B51">
        <w:rPr>
          <w:b/>
          <w:bCs/>
          <w:sz w:val="28"/>
          <w:szCs w:val="22"/>
        </w:rPr>
        <w:t xml:space="preserve">Current </w:t>
      </w:r>
      <w:r>
        <w:rPr>
          <w:b/>
          <w:bCs/>
          <w:sz w:val="28"/>
          <w:szCs w:val="22"/>
        </w:rPr>
        <w:t>computational models</w:t>
      </w:r>
      <w:r w:rsidR="00711226">
        <w:rPr>
          <w:b/>
          <w:bCs/>
          <w:sz w:val="28"/>
          <w:szCs w:val="22"/>
        </w:rPr>
        <w:t xml:space="preserve"> and their limitations</w:t>
      </w:r>
    </w:p>
    <w:p w14:paraId="47FB9164" w14:textId="5F206609" w:rsidR="002F6DB8" w:rsidRDefault="00997EE6" w:rsidP="001266A9">
      <w:pPr>
        <w:ind w:left="426"/>
      </w:pPr>
      <w:r>
        <w:t>Neurons are fundamental computational unit</w:t>
      </w:r>
      <w:r w:rsidR="005D6A4C">
        <w:t>s</w:t>
      </w:r>
      <w:r>
        <w:t xml:space="preserve"> of the brain. Electrical signals</w:t>
      </w:r>
      <w:r w:rsidR="005D6A4C">
        <w:t xml:space="preserve"> </w:t>
      </w:r>
      <w:r>
        <w:t xml:space="preserve">received by dendrites undergo arithmetic and non-arithmetic transformations while propagating </w:t>
      </w:r>
      <w:r w:rsidR="005D6A4C">
        <w:t>toward the</w:t>
      </w:r>
      <w:r>
        <w:t xml:space="preserve"> soma. If a threshold voltage is reached the neuron will produce an output </w:t>
      </w:r>
      <w:r w:rsidR="002F6DB8">
        <w:t>in the form of an</w:t>
      </w:r>
      <w:r>
        <w:t xml:space="preserve"> action potential which is transmitted </w:t>
      </w:r>
      <w:r w:rsidR="002F6DB8">
        <w:t>via its</w:t>
      </w:r>
      <w:r>
        <w:t xml:space="preserve"> axon.</w:t>
      </w:r>
      <w:r w:rsidR="002F6DB8">
        <w:t xml:space="preserve"> A detailed understanding of this process is essential to </w:t>
      </w:r>
      <w:r w:rsidR="007B751F">
        <w:t>fathoming</w:t>
      </w:r>
      <w:r w:rsidR="002F6DB8">
        <w:t xml:space="preserve"> how the brain performs its </w:t>
      </w:r>
      <w:r w:rsidR="007B751F">
        <w:t xml:space="preserve">marvellous and </w:t>
      </w:r>
      <w:r w:rsidR="002F6DB8">
        <w:t>complex functions.</w:t>
      </w:r>
    </w:p>
    <w:p w14:paraId="65560598" w14:textId="45E736CD" w:rsidR="000910CD" w:rsidRDefault="00977F92" w:rsidP="009E0CD4">
      <w:pPr>
        <w:ind w:left="426"/>
      </w:pPr>
      <w:r>
        <w:t>Numerous theoretical models attempt to mathematically and conceptually describe this process, the most prominent of which are equivalent circuit-based models and Cable Theory</w:t>
      </w:r>
      <w:r w:rsidR="00A7427A">
        <w:fldChar w:fldCharType="begin" w:fldLock="1"/>
      </w:r>
      <w:r w:rsidR="00133FC4">
        <w:instrText>ADDIN CSL_CITATION {"citationItems":[{"id":"ITEM-1","itemData":{"author":[{"dropping-particle":"","family":"Hines","given":"M L","non-dropping-particle":"","parse-names":false,"suffix":""}],"id":"ITEM-1","issued":{"date-parts":[["1997"]]},"page":"1179-1209","title":"The NEURON Simulation Environment","type":"article-journal","volume":"1209"},"uris":["http://www.mendeley.com/documents/?uuid=0a0e18ce-a06e-49eb-94be-b62b7382131b"]}],"mendeley":{"formattedCitation":"&lt;sup&gt;5&lt;/sup&gt;","plainTextFormattedCitation":"5","previouslyFormattedCitation":"&lt;sup&gt;5&lt;/sup&gt;"},"properties":{"noteIndex":0},"schema":"https://github.com/citation-style-language/schema/raw/master/csl-citation.json"}</w:instrText>
      </w:r>
      <w:r w:rsidR="00A7427A">
        <w:fldChar w:fldCharType="separate"/>
      </w:r>
      <w:r w:rsidR="00133FC4" w:rsidRPr="00133FC4">
        <w:rPr>
          <w:noProof/>
          <w:vertAlign w:val="superscript"/>
        </w:rPr>
        <w:t>5</w:t>
      </w:r>
      <w:r w:rsidR="00A7427A">
        <w:fldChar w:fldCharType="end"/>
      </w:r>
      <w:r>
        <w:t>. In equivalent circuit-based models</w:t>
      </w:r>
      <w:r w:rsidR="00A7427A">
        <w:t>, cellular mechanisms which are involved in signal processing</w:t>
      </w:r>
      <w:r>
        <w:t xml:space="preserve"> </w:t>
      </w:r>
      <w:r w:rsidR="00A7427A">
        <w:t>in</w:t>
      </w:r>
      <w:r>
        <w:t xml:space="preserve"> the neuron are likened to electronic components in an electrical circuit. This work earned Hodgkin-Huxley the Nobel Prize for physiology in </w:t>
      </w:r>
      <w:r w:rsidR="00B8038B">
        <w:t xml:space="preserve">1963 as their model could accurately predict neural </w:t>
      </w:r>
      <w:r w:rsidR="0049218F">
        <w:t xml:space="preserve">outputs </w:t>
      </w:r>
      <w:r w:rsidR="00B8038B">
        <w:t xml:space="preserve">in the squid giant axon. </w:t>
      </w:r>
      <w:r w:rsidR="00A7427A">
        <w:t xml:space="preserve">Cable Theory extends </w:t>
      </w:r>
      <w:r w:rsidR="0049218F">
        <w:t>equivalent circuit models by</w:t>
      </w:r>
      <w:r w:rsidR="00A7427A">
        <w:t xml:space="preserve"> consider</w:t>
      </w:r>
      <w:r w:rsidR="0049218F">
        <w:t>ing</w:t>
      </w:r>
      <w:r w:rsidR="00A7427A">
        <w:t xml:space="preserve"> how the electrical signal attenuates as it propagates from the dendrite to the soma thus ensuring that dendritic diameter,</w:t>
      </w:r>
      <w:r w:rsidR="0049218F">
        <w:t xml:space="preserve"> dendritic</w:t>
      </w:r>
      <w:r w:rsidR="00A7427A">
        <w:t xml:space="preserve"> length, and intracellular axial resistance </w:t>
      </w:r>
      <w:r w:rsidR="0049218F">
        <w:t>are</w:t>
      </w:r>
      <w:r w:rsidR="00A7427A">
        <w:t xml:space="preserve"> accounted for.</w:t>
      </w:r>
      <w:r w:rsidR="00D02C5A">
        <w:t xml:space="preserve"> </w:t>
      </w:r>
    </w:p>
    <w:p w14:paraId="0FF2F68D" w14:textId="00AD077C" w:rsidR="00711226" w:rsidRDefault="004D32B6" w:rsidP="00517213">
      <w:pPr>
        <w:ind w:left="426"/>
      </w:pPr>
      <w:r>
        <w:t xml:space="preserve">There are however instances where equivalent circuit models and Cable Theory do not provide good descriptions due to </w:t>
      </w:r>
      <w:r w:rsidR="00191E21">
        <w:t xml:space="preserve">their </w:t>
      </w:r>
      <w:r>
        <w:t xml:space="preserve">inherent </w:t>
      </w:r>
      <w:r w:rsidR="00191E21">
        <w:t>limitations</w:t>
      </w:r>
      <w:r>
        <w:t>.</w:t>
      </w:r>
      <w:r w:rsidR="00517213">
        <w:t xml:space="preserve"> </w:t>
      </w:r>
      <w:r w:rsidR="00191E21">
        <w:t>One</w:t>
      </w:r>
      <w:r w:rsidR="000434F1">
        <w:t xml:space="preserve"> major </w:t>
      </w:r>
      <w:r w:rsidR="00191E21">
        <w:t>limitation</w:t>
      </w:r>
      <w:r w:rsidR="000434F1">
        <w:t xml:space="preserve"> of </w:t>
      </w:r>
      <w:r w:rsidR="00517213">
        <w:t xml:space="preserve">Cable Theory </w:t>
      </w:r>
      <w:r w:rsidR="000434F1">
        <w:t xml:space="preserve">is that it </w:t>
      </w:r>
      <w:r w:rsidR="00517213">
        <w:t>considers the equilibrium potential of each ion species as a constant battery</w:t>
      </w:r>
      <w:r w:rsidR="00517213">
        <w:fldChar w:fldCharType="begin" w:fldLock="1"/>
      </w:r>
      <w:r w:rsidR="00703A11">
        <w:instrText>ADDIN CSL_CITATION {"citationItems":[{"id":"ITEM-1","itemData":{"DOI":"10.1529/biophysj.108.132167","ISSN":"15420086","PMID":"18556758","abstract":"A computational model is presented for the simulation of three-dimensional electrodiffusion of ions. Finite volume techniques were used to solve the Poisson-Nernst-Planck equation, and a dual Delaunay-Voronoi mesh was constructed to evaluate fluxes of ions, as well as resulting electric potentials. The algorithm has been validated and applied to a generalized node of Ranvier, where numerical results for computed action potentials agree well with cable model predictions for large clusters of voltage-gated ion channels. At smaller channel clusters, however, the three-dimensional electrodiffusion predictions diverge from the cable model predictions and show a broadening of the action potential, indicating a significant effect due to each channel's own local electric field. The node of Ranvier complex is an elaborate organization of membrane-bound aqueous compartments, and the model presented here represents what we believe is a significant first step in simulating electrophysiological events with combined realistic structural and physiological data. © 2008 by the Biophysical Society.","author":[{"dropping-particle":"","family":"Lopreore","given":"Courtney L.","non-dropping-particle":"","parse-names":false,"suffix":""},{"dropping-particle":"","family":"Bartol","given":"Thomas M.","non-dropping-particle":"","parse-names":false,"suffix":""},{"dropping-particle":"","family":"Coggan","given":"Jay S.","non-dropping-particle":"","parse-names":false,"suffix":""},{"dropping-particle":"","family":"Keller","given":"Daniel X.","non-dropping-particle":"","parse-names":false,"suffix":""},{"dropping-particle":"","family":"Sosinsky","given":"Gina E.","non-dropping-particle":"","parse-names":false,"suffix":""},{"dropping-particle":"","family":"Ellisman","given":"Mark H.","non-dropping-particle":"","parse-names":false,"suffix":""},{"dropping-particle":"","family":"Sejnowski","given":"Terrence J.","non-dropping-particle":"","parse-names":false,"suffix":""}],"container-title":"Biophysical Journal","id":"ITEM-1","issue":"6","issued":{"date-parts":[["2008"]]},"page":"2624-2635","publisher":"Elsevier","title":"Computational modeling of three-dimensional electrodiffusion in biological systems: Application to the node of Ranvier","type":"article-journal","volume":"95"},"uris":["http://www.mendeley.com/documents/?uuid=a470fa4d-3942-4982-aed4-2e6a67f46c60"]}],"mendeley":{"formattedCitation":"&lt;sup&gt;6&lt;/sup&gt;","plainTextFormattedCitation":"6","previouslyFormattedCitation":"&lt;sup&gt;8&lt;/sup&gt;"},"properties":{"noteIndex":0},"schema":"https://github.com/citation-style-language/schema/raw/master/csl-citation.json"}</w:instrText>
      </w:r>
      <w:r w:rsidR="00517213">
        <w:fldChar w:fldCharType="separate"/>
      </w:r>
      <w:r w:rsidR="00703A11" w:rsidRPr="00703A11">
        <w:rPr>
          <w:noProof/>
          <w:vertAlign w:val="superscript"/>
        </w:rPr>
        <w:t>6</w:t>
      </w:r>
      <w:r w:rsidR="00517213">
        <w:fldChar w:fldCharType="end"/>
      </w:r>
      <w:r w:rsidR="00517213">
        <w:t xml:space="preserve">. </w:t>
      </w:r>
      <w:r w:rsidR="000434F1">
        <w:t>Across large spatial scales (e.g. squid giant axons)</w:t>
      </w:r>
      <w:r w:rsidR="00517213">
        <w:t xml:space="preserve"> the membrane potential and reversal potentials change slowly and in a relatively fixed ratio to each other, thus the assumption that each ion can be considered a constant battery is relatively sound</w:t>
      </w:r>
      <w:r w:rsidR="000434F1">
        <w:t xml:space="preserve"> and </w:t>
      </w:r>
      <w:r w:rsidR="000434F1">
        <w:lastRenderedPageBreak/>
        <w:t>provides similar predictions as can be gathered from experiment</w:t>
      </w:r>
      <w:r w:rsidR="000434F1">
        <w:fldChar w:fldCharType="begin" w:fldLock="1"/>
      </w:r>
      <w:r w:rsidR="00703A11">
        <w:instrText xml:space="preserve">ADDIN CSL_CITATION {"citationItems":[{"id":"ITEM-1","itemData":{"DOI":"10.1016/j.cell.2015.09.029","ISSN":"10974172","PMID":"26451489","abstract":"We present a first-draft digital reconstruction of the microcircuitry of somatosensory cortex of juvenile rat. The reconstruction uses cellular and synaptic organizing principles to algorithmically reconstruct detailed anatomy and physiology from sparse experimental data. An objective anatomical method defines a neocortical volume of 0.29 ± 0.01 mm3 containing </w:instrText>
      </w:r>
      <w:r w:rsidR="00703A11">
        <w:rPr>
          <w:rFonts w:ascii="Cambria Math" w:hAnsi="Cambria Math" w:cs="Cambria Math"/>
        </w:rPr>
        <w:instrText>∼</w:instrText>
      </w:r>
      <w:r w:rsidR="00703A11">
        <w:instrText xml:space="preserve">31,000 neurons, and patch-clamp studies identify 55 layer-specific morphological and 207 morpho-electrical neuron subtypes. When digitally reconstructed neurons are positioned in the volume and synapse formation is restricted to biological bouton densities and numbers of synapses per connection, their overlapping arbors form </w:instrText>
      </w:r>
      <w:r w:rsidR="00703A11">
        <w:rPr>
          <w:rFonts w:ascii="Cambria Math" w:hAnsi="Cambria Math" w:cs="Cambria Math"/>
        </w:rPr>
        <w:instrText>∼</w:instrText>
      </w:r>
      <w:r w:rsidR="00703A11">
        <w:instrText xml:space="preserve">8 million connections with </w:instrText>
      </w:r>
      <w:r w:rsidR="00703A11">
        <w:rPr>
          <w:rFonts w:ascii="Cambria Math" w:hAnsi="Cambria Math" w:cs="Cambria Math"/>
        </w:rPr>
        <w:instrText>∼</w:instrText>
      </w:r>
      <w:r w:rsidR="00703A11">
        <w:instrText>37 million synapses. Simulations reproduce an array of in vitro and in vivo experiments without parameter tuning. Additionally, we find a spectrum of network states with a sharp transition from synchronous to asynchronous activity, modulated by physiological mechanisms. The spectrum of network states, dynamically reconfigured around this transition, supports diverse information processing strategies. PaperClip Video Abstract","author":[{"dropping-particle":"","family":"Markram","given":"Henry","non-dropping-particle":"","parse-names":false,"suffix":""},{"dropping-particle":"","family":"Muller","given":"Eilif","non-dropping-particle":"","parse-names":false,"suffix":""},{"dropping-particle":"","family":"Ramaswamy","given":"Srikanth","non-dropping-particle":"","parse-names":false,"suffix":""},{"dropping-particle":"","family":"Reimann","given":"Michael W.","non-dropping-particle":"","parse-names":false,"suffix":""},{"dropping-particle":"","family":"Abdellah","given":"Marwan","non-dropping-particle":"","parse-names":false,"suffix":""},{"dropping-particle":"","family":"Sanchez","given":"Carlos Aguado","non-dropping-particle":"","parse-names":false,"suffix":""},{"dropping-particle":"","family":"Ailamaki","given":"Anastasia","non-dropping-particle":"","parse-names":false,"suffix":""},{"dropping-particle":"","family":"Alonso-Nanclares","given":"Lidia","non-dropping-particle":"","parse-names":false,"suffix":""},{"dropping-particle":"","family":"Antille","given":"Nicolas","non-dropping-particle":"","parse-names":false,"suffix":""},{"dropping-particle":"","family":"Arsever","given":"Selim","non-dropping-particle":"","parse-names":false,"suffix":""},{"dropping-particle":"","family":"Kahou","given":"Guy Antoine Atenekeng","non-dropping-particle":"","parse-names":false,"suffix":""},{"dropping-particle":"","family":"Berger","given":"Thomas K.","non-dropping-particle":"","parse-names":false,"suffix":""},{"dropping-particle":"","family":"Bilgili","given":"Ahmet","non-dropping-particle":"","parse-names":false,"suffix":""},{"dropping-particle":"","family":"Buncic","given":"Nenad","non-dropping-particle":"","parse-names":false,"suffix":""},{"dropping-particle":"","family":"Chalimourda","given":"Athanassia","non-dropping-particle":"","parse-names":false,"suffix":""},{"dropping-particle":"","family":"Chindemi","given":"Giuseppe","non-dropping-particle":"","parse-names":false,"suffix":""},{"dropping-particle":"","family":"Courcol","given":"Jean Denis","non-dropping-particle":"","parse-names":false,"suffix":""},{"dropping-particle":"","family":"Delalondre","given":"Fabien","non-dropping-particle":"","parse-names":false,"suffix":""},{"dropping-particle":"","family":"Delattre","given":"Vincent","non-dropping-particle":"","parse-names":false,"suffix":""},{"dropping-particle":"","family":"Druckmann","given":"Shaul","non-dropping-particle":"","parse-names":false,"suffix":""},{"dropping-particle":"","family":"Dumusc","given":"Raphael","non-dropping-particle":"","parse-names":false,"suffix":""},{"dropping-particle":"","family":"Dynes","given":"James","non-dropping-particle":"","parse-names":false,"suffix":""},{"dropping-particle":"","family":"Eilemann","given":"Stefan","non-dropping-particle":"","parse-names":false,"suffix":""},{"dropping-particle":"","family":"Gal","given":"Eyal","non-dropping-particle":"","parse-names":false,"suffix":""},{"dropping-particle":"","family":"Gevaert","given":"Michael Emiel","non-dropping-particle":"","parse-names":false,"suffix":""},{"dropping-particle":"","family":"Ghobril","given":"Jean Pierre","non-dropping-particle":"","parse-names":false,"suffix":""},{"dropping-particle":"","family":"Gidon","given":"Albert","non-dropping-particle":"","parse-names":false,"suffix":""},{"dropping-particle":"","family":"Graham","given":"Joe W.","non-dropping-particle":"","parse-names":false,"suffix":""},{"dropping-particle":"","family":"Gupta","given":"Anirudh","non-dropping-particle":"","parse-names":false,"suffix":""},{"dropping-particle":"","family":"Haenel","given":"Valentin","non-dropping-particle":"","parse-names":false,"suffix":""},{"dropping-particle":"","family":"Hay","given":"Etay","non-dropping-particle":"","parse-names":false,"suffix":""},{"dropping-particle":"","family":"Heinis","given":"Thomas","non-dropping-particle":"","parse-names":false,"suffix":""},{"dropping-particle":"","family":"Hernando","given":"Juan B.","non-dropping-particle":"","parse-names":false,"suffix":""},{"dropping-particle":"","family":"Hines","given":"Michael","non-dropping-particle":"","parse-names":false,"suffix":""},{"dropping-particle":"","family":"Kanari","given":"Lida","non-dropping-particle":"","parse-names":false,"suffix":""},{"dropping-particle":"","family":"Keller","given":"Daniel","non-dropping-particle":"","parse-names":false,"suffix":""},{"dropping-particle":"","family":"Kenyon","given":"John","non-dropping-particle":"","parse-names":false,"suffix":""},{"dropping-particle":"","family":"Khazen","given":"Georges","non-dropping-particle":"","parse-names":false,"suffix":""},{"dropping-particle":"","family":"Kim","given":"Yihwa","non-dropping-particle":"","parse-names":false,"suffix":""},{"dropping-particle":"","family":"King","given":"James G.","non-dropping-particle":"","parse-names":false,"suffix":""},{"dropping-particle":"","family":"Kisvarday","given":"Zoltan","non-dropping-particle":"","parse-names":false,"suffix":""},{"dropping-particle":"","family":"Kumbhar","given":"Pramod","non-dropping-particle":"","parse-names":false,"suffix":""},{"dropping-particle":"","family":"Lasserre","given":"Sébastien","non-dropping-particle":"","parse-names":false,"suffix":""},{"dropping-particle":"","family":"Bé","given":"Jean Vincent","non-dropping-particle":"Le","parse-names":false,"suffix":""},{"dropping-particle":"","family":"Magalhães","given":"Bruno R.C.","non-dropping-particle":"","parse-names":false,"suffix":""},{"dropping-particle":"","family":"Merchán-Pérez","given":"Angel","non-dropping-particle":"","parse-names":false,"suffix":""},{"dropping-particle":"","family":"Meystre","given":"Julie","non-dropping-particle":"","parse-names":false,"suffix":""},{"dropping-particle":"","family":"Morrice","given":"Benjamin Roy","non-dropping-particle":"","parse-names":false,"suffix":""},{"dropping-particle":"","family":"Muller","given":"Jeffrey","non-dropping-particle":"","parse-names":false,"suffix":""},{"dropping-particle":"","family":"Muñoz-Céspedes","given":"Alberto","non-dropping-particle":"","parse-names":false,"suffix":""},{"dropping-particle":"","family":"Muralidhar","given":"Shruti","non-dropping-particle":"","parse-names":false,"suffix":""},{"dropping-particle":"","family":"Muthurasa","given":"Keerthan","non-dropping-particle":"","parse-names":false,"suffix":""},{"dropping-particle":"","family":"Nachbaur","given":"Daniel","non-dropping-particle":"","parse-names":false,"suffix":""},{"dropping-particle":"","family":"Newton","given":"Taylor H.","non-dropping-particle":"","parse-names":false,"suffix":""},{"dropping-particle":"","family":"Nolte","given":"Max","non-dropping-particle":"","parse-names":false,"suffix":""},{"dropping-particle":"","family":"Ovcharenko","given":"Aleksandr","non-dropping-particle":"","parse-names":false,"suffix":""},{"dropping-particle":"","family":"Palacios","given":"Juan","non-dropping-particle":"","parse-names":false,"suffix":""},{"dropping-particle":"","family":"Pastor","given":"Luis","non-dropping-particle":"","parse-names":false,"suffix":""},{"dropping-particle":"","family":"Perin","given":"Rodrigo","non-dropping-particle":"","parse-names":false,"suffix":""},{"dropping-particle":"","family":"Ranjan","given":"Rajnish","non-dropping-particle":"","parse-names":false,"suffix":""},{"dropping-particle":"","family":"Riachi","given":"Imad","non-dropping-particle":"","parse-names":false,"suffix":""},{"dropping-particle":"","family":"Rodríguez","given":"José Rodrigo","non-dropping-particle":"","parse-names":false,"suffix":""},{"dropping-particle":"","family":"Riquelme","given":"Juan Luis","non-dropping-particle":"","parse-names":false,"suffix":""},{"dropping-particle":"","family":"Rössert","given":"Christian","non-dropping-particle":"","parse-names":false,"suffix":""},{"dropping-particle":"","family":"Sfyrakis","given":"Konstantinos","non-dropping-particle":"","parse-names":false,"suffix":""},{"dropping-particle":"","family":"Shi","given":"Ying","non-dropping-particle":"","parse-names":false,"suffix":""},{"dropping-particle":"","family":"Shillcock","given":"Julian C.","non-dropping-particle":"","parse-names":false,"suffix":""},{"dropping-particle":"","family":"Silberberg","given":"Gilad","non-dropping-particle":"","parse-names":false,"suffix":""},{"dropping-particle":"","family":"Silva","given":"Ricardo","non-dropping-particle":"","parse-names":false,"suffix":""},{"dropping-particle":"","family":"Tauheed","given":"Farhan","non-dropping-particle":"","parse-names":false,"suffix":""},{"dropping-particle":"","family":"Telefont","given":"Martin","non-dropping-particle":"","parse-names":false,"suffix":""},{"dropping-particle":"","family":"Toledo-Rodriguez","given":"Maria","non-dropping-particle":"","parse-names":false,"suffix":""},{"dropping-particle":"","family":"Tränkler","given":"Thomas","non-dropping-particle":"","parse-names":false,"suffix":""},{"dropping-particle":"","family":"Geit","given":"Werner","non-dropping-particle":"Van","parse-names":false,"suffix":""},{"dropping-particle":"","family":"Díaz","given":"Jafet Villafranca","non-dropping-particle":"","parse-names":false,"suffix":""},{"dropping-particle":"","family":"Walker","given":"Richard","non-dropping-particle":"","parse-names":false,"suffix":""},{"dropping-particle":"","family":"Wang","given":"Yun","non-dropping-particle":"","parse-names":false,"suffix":""},{"dropping-particle":"","family":"Zaninetta","given":"Stefano M.","non-dropping-particle":"","parse-names":false,"suffix":""},{"dropping-particle":"","family":"Defelipe","given":"Javier","non-dropping-particle":"","parse-names":false,"suffix":""},{"dropping-particle":"","family":"Hill","given":"Sean L.","non-dropping-particle":"","parse-names":false,"suffix":""},{"dropping-particle":"","family":"Segev","given":"Idan","non-dropping-particle":"","parse-names":false,"suffix":""},{"dropping-particle":"","family":"Schürmann","given":"Felix","non-dropping-particle":"","parse-names":false,"suffix":""}],"container-title":"Cell","id":"ITEM-1","issue":"2","issued":{"date-parts":[["2015"]]},"page":"456-492","title":"Reconstruction and Simulation of Neocortical Microcircuitry","type":"article-journal","volume":"163"},"uris":["http://www.mendeley.com/documents/?uuid=354b9a86-4883-4ff4-966e-ae0602a4e872"]}],"mendeley":{"formattedCitation":"&lt;sup&gt;7&lt;/sup&gt;","plainTextFormattedCitation":"7","previouslyFormattedCitation":"&lt;sup&gt;9&lt;/sup&gt;"},"properties":{"noteIndex":0},"schema":"https://github.com/citation-style-language/schema/raw/master/csl-citation.json"}</w:instrText>
      </w:r>
      <w:r w:rsidR="000434F1">
        <w:fldChar w:fldCharType="separate"/>
      </w:r>
      <w:r w:rsidR="00703A11" w:rsidRPr="00703A11">
        <w:rPr>
          <w:noProof/>
          <w:vertAlign w:val="superscript"/>
        </w:rPr>
        <w:t>7</w:t>
      </w:r>
      <w:r w:rsidR="000434F1">
        <w:fldChar w:fldCharType="end"/>
      </w:r>
      <w:r w:rsidR="000434F1">
        <w:t>.</w:t>
      </w:r>
      <w:r w:rsidR="00517213">
        <w:t xml:space="preserve"> In smaller spaces however, such as in dendritic spines, there are rapid ionic fluxes within a compartment. Therefore, the ionic reversal potentials and membrane potentials will unlikely fluctuate with the same ratio. In such instances modelling ionic driving forces as a constant parameter is inappropriate</w:t>
      </w:r>
      <w:r w:rsidR="000434F1">
        <w:t>.</w:t>
      </w:r>
    </w:p>
    <w:p w14:paraId="625F436D" w14:textId="21FB3E6F" w:rsidR="00414B71" w:rsidRDefault="00CB3022" w:rsidP="007E0631">
      <w:pPr>
        <w:ind w:left="426"/>
      </w:pPr>
      <w:r w:rsidRPr="00CB3022">
        <w:t xml:space="preserve">A </w:t>
      </w:r>
      <w:r w:rsidR="009C425C">
        <w:t>second</w:t>
      </w:r>
      <w:r w:rsidRPr="00CB3022">
        <w:t xml:space="preserve"> limitation of traditional neural models is that they do not appreciate the role of impermeant anions in signal processing</w:t>
      </w:r>
      <w:r w:rsidR="009C425C">
        <w:t xml:space="preserve">. Impermeant anions are negatively charged molecules which are produced inside the neuron yet have no flux through the cell membrane. </w:t>
      </w:r>
      <w:r w:rsidR="005E2C32">
        <w:t>Such molecules</w:t>
      </w:r>
      <w:r w:rsidR="009C425C">
        <w:t xml:space="preserve"> </w:t>
      </w:r>
      <w:r w:rsidR="005E2C32">
        <w:t>contribute to the</w:t>
      </w:r>
      <w:r w:rsidR="009C425C">
        <w:t xml:space="preserve"> electrical and osmotic properties of the </w:t>
      </w:r>
      <w:r w:rsidR="005E2C32">
        <w:t xml:space="preserve">neuron but their role in the signal propagation is </w:t>
      </w:r>
      <w:r w:rsidR="00755323">
        <w:t>under investigated and remains unknown</w:t>
      </w:r>
      <w:r w:rsidR="005E2C32">
        <w:t>.</w:t>
      </w:r>
      <w:r w:rsidR="009C425C">
        <w:t xml:space="preserve"> </w:t>
      </w:r>
      <w:r w:rsidR="00D14934">
        <w:t xml:space="preserve"> </w:t>
      </w:r>
    </w:p>
    <w:p w14:paraId="687CDC65" w14:textId="785558D1" w:rsidR="009E0CD4" w:rsidRPr="00AC6775" w:rsidRDefault="009E0CD4" w:rsidP="00AC6775">
      <w:pPr>
        <w:ind w:left="426"/>
      </w:pPr>
      <w:r>
        <w:t>When impermeant anions are added to a multicompartmental model, a third limitation may occur. That is, in Cable Theory individual compartments are considered isopotential (equal membrane potential)</w:t>
      </w:r>
      <w:r w:rsidR="00703A11">
        <w:fldChar w:fldCharType="begin" w:fldLock="1"/>
      </w:r>
      <w:r w:rsidR="00703A11">
        <w:instrText>ADDIN CSL_CITATION {"citationItems":[{"id":"ITEM-1","itemData":{"ISBN":"9780387758466","author":[{"dropping-particle":"","family":"Keener","given":"James","non-dropping-particle":"","parse-names":false,"suffix":""},{"dropping-particle":"","family":"Sneyd","given":"James","non-dropping-particle":"","parse-names":false,"suffix":""}],"id":"ITEM-1","issued":{"date-parts":[["2009"]]},"title":"Mathematical Physiology I: Cellular Physiology 2nd Edition","type":"book"},"uris":["http://www.mendeley.com/documents/?uuid=6b66b5ac-c95b-4005-80a6-822ae2ae39a0"]}],"mendeley":{"formattedCitation":"&lt;sup&gt;8&lt;/sup&gt;","plainTextFormattedCitation":"8"},"properties":{"noteIndex":0},"schema":"https://github.com/citation-style-language/schema/raw/master/csl-citation.json"}</w:instrText>
      </w:r>
      <w:r w:rsidR="00703A11">
        <w:fldChar w:fldCharType="separate"/>
      </w:r>
      <w:r w:rsidR="00703A11" w:rsidRPr="00703A11">
        <w:rPr>
          <w:noProof/>
          <w:vertAlign w:val="superscript"/>
        </w:rPr>
        <w:t>8</w:t>
      </w:r>
      <w:r w:rsidR="00703A11">
        <w:fldChar w:fldCharType="end"/>
      </w:r>
      <w:r>
        <w:t>. By adding impermeant anions in different concentrations in the various compartments it</w:t>
      </w:r>
      <w:r w:rsidR="00BD164D">
        <w:t xml:space="preserve"> is likely they </w:t>
      </w:r>
      <w:r w:rsidR="004161F2">
        <w:t>will be</w:t>
      </w:r>
      <w:r w:rsidR="00703A11">
        <w:t>come</w:t>
      </w:r>
      <w:r w:rsidR="004161F2">
        <w:t xml:space="preserve"> non-isopotential.</w:t>
      </w:r>
      <w:r w:rsidR="00BD164D">
        <w:t xml:space="preserve"> If the neuron was indeed non-isopotential, this would have implications on </w:t>
      </w:r>
      <w:r w:rsidR="00703A11">
        <w:t>the signal propagation properties of the neuron</w:t>
      </w:r>
      <w:r w:rsidR="00BD164D">
        <w:t>.</w:t>
      </w:r>
      <w:r w:rsidR="004161F2">
        <w:t xml:space="preserve"> </w:t>
      </w:r>
    </w:p>
    <w:p w14:paraId="4B7DE47C" w14:textId="6DFCDFDF" w:rsidR="00264909" w:rsidRDefault="00755323" w:rsidP="00755323">
      <w:pPr>
        <w:ind w:left="426"/>
      </w:pPr>
      <w:r>
        <w:t>Although no approaches have yet accounted for impermeant anions, an electrodiffusion based strategy</w:t>
      </w:r>
      <w:r w:rsidR="00191E21">
        <w:t xml:space="preserve"> </w:t>
      </w:r>
      <w:r>
        <w:t>has been proposed</w:t>
      </w:r>
      <w:r w:rsidR="00191E21">
        <w:t xml:space="preserve"> </w:t>
      </w:r>
      <w:r>
        <w:t>by several groups t</w:t>
      </w:r>
      <w:r w:rsidR="00191E21">
        <w:t xml:space="preserve">o </w:t>
      </w:r>
      <w:r>
        <w:t>address the</w:t>
      </w:r>
      <w:r w:rsidR="00191E21">
        <w:t xml:space="preserve"> first limitation (inaccuracies with rapid ionic flux)</w:t>
      </w:r>
      <w:r w:rsidR="00264909">
        <w:fldChar w:fldCharType="begin" w:fldLock="1"/>
      </w:r>
      <w:r w:rsidR="00703A11">
        <w:instrText xml:space="preserve">ADDIN CSL_CITATION {"citationItems":[{"id":"ITEM-1","itemData":{"DOI":"10.1007/BF00217656","ISSN":"03401200","abstract":"The Nernst-Planck equation for electrodiffusion was applied to axons, dendrites and spines. For thick processes (1 </w:instrText>
      </w:r>
      <w:r w:rsidR="00703A11">
        <w:rPr>
          <w:rFonts w:hint="eastAsia"/>
        </w:rPr>
        <w:instrText>μ</w:instrText>
      </w:r>
      <w:r w:rsidR="00703A11">
        <w:instrText xml:space="preserve">m) the results of computer simulation agreed accurately with the cable model for passive conduction and for propagating action potentials. For thin processes (0.1 </w:instrText>
      </w:r>
      <w:r w:rsidR="00703A11">
        <w:rPr>
          <w:rFonts w:hint="eastAsia"/>
        </w:rPr>
        <w:instrText>μ</w:instrText>
      </w:r>
      <w:r w:rsidR="00703A11">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9&lt;/sup&gt;","plainTextFormattedCitation":"9","previouslyFormattedCitation":"&lt;sup&gt;10&lt;/sup&gt;"},"properties":{"noteIndex":0},"schema":"https://github.com/citation-style-language/schema/raw/master/csl-citation.json"}</w:instrText>
      </w:r>
      <w:r w:rsidR="00264909">
        <w:fldChar w:fldCharType="separate"/>
      </w:r>
      <w:r w:rsidR="00703A11" w:rsidRPr="00703A11">
        <w:rPr>
          <w:noProof/>
          <w:vertAlign w:val="superscript"/>
        </w:rPr>
        <w:t>9</w:t>
      </w:r>
      <w:r w:rsidR="00264909">
        <w:fldChar w:fldCharType="end"/>
      </w:r>
      <w:r w:rsidR="00191E21">
        <w:fldChar w:fldCharType="begin" w:fldLock="1"/>
      </w:r>
      <w:r w:rsidR="00703A11">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10&lt;/sup&gt;","plainTextFormattedCitation":"10","previouslyFormattedCitation":"&lt;sup&gt;11&lt;/sup&gt;"},"properties":{"noteIndex":0},"schema":"https://github.com/citation-style-language/schema/raw/master/csl-citation.json"}</w:instrText>
      </w:r>
      <w:r w:rsidR="00191E21">
        <w:fldChar w:fldCharType="separate"/>
      </w:r>
      <w:r w:rsidR="00703A11" w:rsidRPr="00703A11">
        <w:rPr>
          <w:noProof/>
          <w:vertAlign w:val="superscript"/>
        </w:rPr>
        <w:t>10</w:t>
      </w:r>
      <w:r w:rsidR="00191E21">
        <w:fldChar w:fldCharType="end"/>
      </w:r>
      <w:r w:rsidR="00191E21" w:rsidRPr="00E27A40">
        <w:rPr>
          <w:vertAlign w:val="superscript"/>
        </w:rPr>
        <w:t>,</w:t>
      </w:r>
      <w:r w:rsidR="00264909">
        <w:rPr>
          <w:vertAlign w:val="superscript"/>
        </w:rPr>
        <w:fldChar w:fldCharType="begin" w:fldLock="1"/>
      </w:r>
      <w:r w:rsidR="00703A11">
        <w:rPr>
          <w:vertAlign w:val="superscript"/>
        </w:rPr>
        <w:instrText>ADDIN CSL_CITATION {"citationItems":[{"id":"ITEM-1","itemData":{"DOI":"10.3389/fninf.2020.00011","ISSN":"16625196","abstract":"Mathematical models for excitable cells are commonly based on cable theory, which considers a homogenized domain and spatially constant ionic concentrations. Although such models provide valuable insight, the effect of altered ion concentrations or detailed cell morphology on the electrical potentials cannot be captured. In this paper, we discuss an alternative approach to detailed modeling of electrodiffusion in neural tissue. The mathematical model describes the distribution and evolution of ion concentrations in a geometrically-explicit representation of the intra- and extracellular domains. As a combination of the electroneutral Kirchhoff-Nernst-Planck (KNP) model and the Extracellular-Membrane-Intracellular (EMI) framework, we refer to this model as the KNP-EMI model. Here, we introduce and numerically evaluate a new, finite element-based numerical scheme for the KNP-EMI model, capable of efficiently and flexibly handling geometries of arbitrary dimension and arbitrary polynomial degree. Moreover, we compare the electrical potentials predicted by the KNP-EMI and EMI models. Finally, we study ephaptic coupling induced in an unmyelinated axon bundle and demonstrate how the KNP-EMI framework can give new insights in this setting.","author":[{"dropping-particle":"","family":"Ellingsrud","given":"Ada J.","non-dropping-particle":"","parse-names":false,"suffix":""},{"dropping-particle":"","family":"Solbrå","given":"Andreas","non-dropping-particle":"","parse-names":false,"suffix":""},{"dropping-particle":"","family":"Einevoll","given":"Gaute T.","non-dropping-particle":"","parse-names":false,"suffix":""},{"dropping-particle":"","family":"Halnes","given":"Geir","non-dropping-particle":"","parse-names":false,"suffix":""},{"dropping-particle":"","family":"Rognes","given":"Marie E.","non-dropping-particle":"","parse-names":false,"suffix":""}],"container-title":"Frontiers in Neuroinformatics","id":"ITEM-1","issue":"March","issued":{"date-parts":[["2020"]]},"page":"1-18","title":"Finite Element Simulation of Ionic Electrodiffusion in Cellular Geometries","type":"article-journal","volume":"14"},"uris":["http://www.mendeley.com/documents/?uuid=95f84316-140a-487a-a6fd-f6f3f2a8e512"]}],"mendeley":{"formattedCitation":"&lt;sup&gt;10&lt;/sup&gt;","plainTextFormattedCitation":"10","previouslyFormattedCitation":"&lt;sup&gt;11&lt;/sup&gt;"},"properties":{"noteIndex":0},"schema":"https://github.com/citation-style-language/schema/raw/master/csl-citation.json"}</w:instrText>
      </w:r>
      <w:r w:rsidR="00264909">
        <w:rPr>
          <w:vertAlign w:val="superscript"/>
        </w:rPr>
        <w:fldChar w:fldCharType="separate"/>
      </w:r>
      <w:r w:rsidR="00703A11" w:rsidRPr="00703A11">
        <w:rPr>
          <w:noProof/>
          <w:vertAlign w:val="superscript"/>
        </w:rPr>
        <w:t>10</w:t>
      </w:r>
      <w:r w:rsidR="00264909">
        <w:rPr>
          <w:vertAlign w:val="superscript"/>
        </w:rPr>
        <w:fldChar w:fldCharType="end"/>
      </w:r>
      <w:r w:rsidR="00264909">
        <w:rPr>
          <w:vertAlign w:val="superscript"/>
        </w:rPr>
        <w:t>,</w:t>
      </w:r>
      <w:r w:rsidR="00191E21">
        <w:fldChar w:fldCharType="begin" w:fldLock="1"/>
      </w:r>
      <w:r w:rsidR="00703A11">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2&lt;/sup&gt;"},"properties":{"noteIndex":0},"schema":"https://github.com/citation-style-language/schema/raw/master/csl-citation.json"}</w:instrText>
      </w:r>
      <w:r w:rsidR="00191E21">
        <w:fldChar w:fldCharType="separate"/>
      </w:r>
      <w:r w:rsidR="00703A11" w:rsidRPr="00703A11">
        <w:rPr>
          <w:noProof/>
          <w:vertAlign w:val="superscript"/>
        </w:rPr>
        <w:t>11</w:t>
      </w:r>
      <w:r w:rsidR="00191E21">
        <w:fldChar w:fldCharType="end"/>
      </w:r>
      <w:r w:rsidR="00191E21">
        <w:t xml:space="preserve">. </w:t>
      </w:r>
    </w:p>
    <w:p w14:paraId="38E17858" w14:textId="77777777" w:rsidR="00755323" w:rsidRPr="00AC1E87" w:rsidRDefault="00755323" w:rsidP="00755323">
      <w:pPr>
        <w:rPr>
          <w:b/>
          <w:bCs/>
          <w:color w:val="000000" w:themeColor="text1"/>
          <w:sz w:val="28"/>
          <w:szCs w:val="22"/>
        </w:rPr>
      </w:pPr>
      <w:r w:rsidRPr="00AC1E87">
        <w:rPr>
          <w:b/>
          <w:bCs/>
          <w:color w:val="000000" w:themeColor="text1"/>
          <w:sz w:val="28"/>
          <w:szCs w:val="22"/>
        </w:rPr>
        <w:t xml:space="preserve">Electrodiffusion based models </w:t>
      </w:r>
    </w:p>
    <w:p w14:paraId="3CD287E2" w14:textId="23555C1C" w:rsidR="00755323" w:rsidRPr="00D231F2" w:rsidRDefault="00755323" w:rsidP="00755323">
      <w:pPr>
        <w:ind w:left="426"/>
        <w:rPr>
          <w:b/>
          <w:bCs/>
        </w:rPr>
      </w:pPr>
      <w:r>
        <w:t>Electrodiffusion</w:t>
      </w:r>
      <w:r w:rsidR="00C056FF">
        <w:t xml:space="preserve">, calculated with the </w:t>
      </w:r>
      <w:r w:rsidR="0055113F">
        <w:t>Nernst-Plank equation</w:t>
      </w:r>
      <w:r w:rsidR="00C056FF">
        <w:t>,</w:t>
      </w:r>
      <w:r w:rsidR="0055113F">
        <w:t xml:space="preserve"> </w:t>
      </w:r>
      <w:r w:rsidR="004F443C">
        <w:t>encompasses</w:t>
      </w:r>
      <w:r>
        <w:t xml:space="preserve"> ionic movement </w:t>
      </w:r>
      <w:r w:rsidR="0055113F">
        <w:t>resulting from</w:t>
      </w:r>
      <w:r>
        <w:t xml:space="preserve"> electric fields (drift), as well as the movement of ions along their concentration gradients (diffusion).</w:t>
      </w:r>
      <w:r w:rsidR="00A255DE">
        <w:t xml:space="preserve"> Incorporating these two aspects simultaneously in discrete spatiotemporal locations allows ionic reversal potential</w:t>
      </w:r>
      <w:r w:rsidR="0055113F">
        <w:t>s</w:t>
      </w:r>
      <w:r w:rsidR="00A255DE">
        <w:t xml:space="preserve"> to be dynamic and hence address</w:t>
      </w:r>
      <w:r w:rsidR="004F443C">
        <w:t>es</w:t>
      </w:r>
      <w:r w:rsidR="00A255DE">
        <w:t xml:space="preserve"> the first limitation of </w:t>
      </w:r>
      <w:r w:rsidR="00A255DE" w:rsidRPr="00A255DE">
        <w:rPr>
          <w:i/>
          <w:iCs/>
        </w:rPr>
        <w:t>‘traditional’</w:t>
      </w:r>
      <w:r w:rsidR="00A255DE">
        <w:t xml:space="preserve"> neural models. </w:t>
      </w:r>
      <w:r>
        <w:t xml:space="preserve"> Al</w:t>
      </w:r>
      <w:r w:rsidR="005B1415">
        <w:t>an</w:t>
      </w:r>
      <w:r>
        <w:t xml:space="preserve"> Hodgkin, one of the pioneers in the field of neuronal modelling, makes the following analogy: “</w:t>
      </w:r>
      <w:r w:rsidRPr="00923AA2">
        <w:rPr>
          <w:i/>
          <w:iCs/>
        </w:rPr>
        <w:t xml:space="preserve">diffusion is like a hopping flea… electrodiffusion is like a flea that is hopping in a breeze” </w:t>
      </w:r>
      <w:r w:rsidRPr="0027313B">
        <w:t xml:space="preserve"> </w:t>
      </w:r>
      <w:r w:rsidRPr="0027313B">
        <w:fldChar w:fldCharType="begin" w:fldLock="1"/>
      </w:r>
      <w:r w:rsidR="00703A11">
        <w:instrText>ADDIN CSL_CITATION {"citationItems":[{"id":"ITEM-1","itemData":{"DOI":"10.3902/jnns.11.157_2","ISBN":"9780195104912","ISSN":"1340-766X","abstract":"Neural network research often builds on the fiction that neurons are simple linear threshold units, completely neglecting the highly dynamic and complex nature of synapses, dendrites, and voltage-dependent ionic currents. Biophysics of Computation: Information Processing in Single Neurons challenges this notion, using richly detailed experimental and theoretical findings from cellular biophysics to explain the repertoire of computational functions available to single neurons. The author shows how individual nerve cells can multiply, integrate, or delay synaptic inputs and how information can be encoded in the voltage across the membrane, in the intracellular calcium concentration, or in the timing of individual spikes.Key topics covered include the linear cable equation; cable theory as applied to passive dendritic trees and dendritic spines; chemical and electrical synapses and how to treat them from a computational point of view; nonlinear interactions of synaptic input in passive and active dendritic trees; the Hodgkin-Huxley model of action potential generation and propagation; phase space analysis; linking stochastic ionic channels to membrane-dependent currents; calcium and potassium currents and their role in information processing; the role of diffusion, buffering and binding of calcium, and other messenger systems in information processing and storage; short- and long-term models of synaptic plasticity; simplified models of single cells; stochastic aspects of neuronal firing; the nature of the neuronal code; and unconventional models of sub-cellular computation.Biophysics of Computation: Information Processing in Single Neurons serves as an ideal text for advanced undergraduate and graduate courses in cellular biophysics, computational neuroscience, and neural networks, and will appeal to students and professionals in neuroscience, electrical and computer engineering, and physics.","author":[{"dropping-particle":"","family":"Koch","given":"Christof","non-dropping-particle":"","parse-names":false,"suffix":""}],"container-title":"The Brain &amp; Neural Networks","id":"ITEM-1","issue":"3","issued":{"date-parts":[["2004"]]},"number-of-pages":"157_2-158","title":"Biophysics of Computation Information Processing in Single Neuron","type":"book","volume":"11"},"uris":["http://www.mendeley.com/documents/?uuid=3938a87c-08ce-42a5-bf68-068271fdf157"]}],"mendeley":{"formattedCitation":"&lt;sup&gt;12&lt;/sup&gt;","plainTextFormattedCitation":"12","previouslyFormattedCitation":"&lt;sup&gt;13&lt;/sup&gt;"},"properties":{"noteIndex":0},"schema":"https://github.com/citation-style-language/schema/raw/master/csl-citation.json"}</w:instrText>
      </w:r>
      <w:r w:rsidRPr="0027313B">
        <w:fldChar w:fldCharType="separate"/>
      </w:r>
      <w:r w:rsidR="00703A11" w:rsidRPr="00703A11">
        <w:rPr>
          <w:noProof/>
          <w:vertAlign w:val="superscript"/>
        </w:rPr>
        <w:t>12</w:t>
      </w:r>
      <w:r w:rsidRPr="0027313B">
        <w:fldChar w:fldCharType="end"/>
      </w:r>
      <w:r w:rsidRPr="00923AA2">
        <w:rPr>
          <w:i/>
          <w:iCs/>
        </w:rPr>
        <w:t xml:space="preserve">. </w:t>
      </w:r>
      <w:r>
        <w:t xml:space="preserve">A detailed understanding of both the electrochemical diffusive properties of ions and the respective electric fields </w:t>
      </w:r>
      <w:r w:rsidRPr="00D231F2">
        <w:rPr>
          <w:i/>
          <w:iCs/>
        </w:rPr>
        <w:t>(“breeze”)</w:t>
      </w:r>
      <w:r>
        <w:rPr>
          <w:i/>
          <w:iCs/>
        </w:rPr>
        <w:t xml:space="preserve"> </w:t>
      </w:r>
      <w:r>
        <w:t>which surround them is therefore needed to model this phenomenon.</w:t>
      </w:r>
    </w:p>
    <w:p w14:paraId="73B3C09D" w14:textId="7BBE5CE8" w:rsidR="00755323" w:rsidRDefault="00755323" w:rsidP="00755323">
      <w:pPr>
        <w:ind w:left="426"/>
      </w:pPr>
      <w:r>
        <w:t>A recent review of Electrodiffusion by Savtchenko et al.</w:t>
      </w:r>
      <w:r>
        <w:fldChar w:fldCharType="begin" w:fldLock="1"/>
      </w:r>
      <w: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4&lt;/sup&gt;","plainTextFormattedCitation":"4","previouslyFormattedCitation":"&lt;sup&gt;4&lt;/sup&gt;"},"properties":{"noteIndex":0},"schema":"https://github.com/citation-style-language/schema/raw/master/csl-citation.json"}</w:instrText>
      </w:r>
      <w:r>
        <w:fldChar w:fldCharType="separate"/>
      </w:r>
      <w:r w:rsidRPr="00133FC4">
        <w:rPr>
          <w:noProof/>
          <w:vertAlign w:val="superscript"/>
        </w:rPr>
        <w:t>4</w:t>
      </w:r>
      <w:r>
        <w:fldChar w:fldCharType="end"/>
      </w:r>
      <w:r>
        <w:t xml:space="preserve">  </w:t>
      </w:r>
      <w:r w:rsidR="0055113F">
        <w:t>distinguishes</w:t>
      </w:r>
      <w:r>
        <w:t xml:space="preserve"> three major sources of electric fields. Firstly, fields as a result of electric current flow also referred to local field potentials or extracellular currents. Such currents are not accounted for in Cable Theory. Secondly, fields occurring due to the heterogeneity in the distribution of membrane ion channels causing net submembrane currents, and thirdly, fields across the synaptic cleft. In electrodiffusion ionic currents affect the field, and likewise, the electric field affects ionic currents. </w:t>
      </w:r>
    </w:p>
    <w:p w14:paraId="51F14D3B" w14:textId="59E2AF9D" w:rsidR="00755323" w:rsidRDefault="00755323" w:rsidP="00755323">
      <w:pPr>
        <w:ind w:left="426"/>
      </w:pPr>
      <w:r>
        <w:t xml:space="preserve">Calculating the detailed interaction between the field and current allows for the simultaneous and precise determination of ionic concentrations at discrete moments in </w:t>
      </w:r>
      <w:r>
        <w:lastRenderedPageBreak/>
        <w:t>space and time</w:t>
      </w:r>
      <w:r>
        <w:fldChar w:fldCharType="begin" w:fldLock="1"/>
      </w:r>
      <w:r w:rsidR="00703A11">
        <w:instrText>ADDIN CSL_CITATION {"citationItems":[{"id":"ITEM-1","itemData":{"DOI":"10.1371/journal.pcbi.1006510","ISBN":"1111111111","ISSN":"15537358","PMID":"30286073","abstract":"Many pathological conditions, such as seizures, stroke, and spreading depression, are associated with substantial changes in ion concentrations in the extracellular space (ECS) of the brain. An understanding of the mechanisms that govern ECS concentration dynamics may be a prerequisite for understanding such pathologies. To estimate the transport of ions due to electrodiffusive effects, one must keep track of both the ion concentrations and the electric potential simultaneously in the relevant regions of the brain. Although this is currently unfeasible experimentally, it is in principle achievable with computational models based on biophysical principles and constraints. Previous computational models of extracellular ion-concentration dynamics have required extensive computing power, and therefore have been limited to either phenomena on very small spatiotemporal scales (micrometers and milliseconds), or simplified and idealized 1-dimensional (1-D) transport processes on a larger scale. Here, we present the 3-D Kirchhoff-Nernst-Planck (KNP) framework, tailored to explore electrodiffusive effects on large spatiotemporal scales. By assuming electroneutrality, the KNP-framework circumvents charge-relaxation processes on the spatiotemporal scales of nanometers and nanoseconds, and makes it feasible to run simulations on the spatiotemporal scales of millimeters and seconds on a standard desktop computer. In the present work, we use the 3-D KNP framework to simulate the dynamics of ion concentrations and the electrical potential surrounding a morphologically detailed pyramidal cell. In addition to elucidating the single neuron contribution to electrodiffusive effects in the ECS, the simulation demonstrates the efficiency of the 3-D KNP framework. We envision that future applications of the framework to more complex and biologically realistic systems will be useful in exploring pathological conditions associated with large concentration variations in the ECS.","author":[{"dropping-particle":"","family":"Solbrå","given":"Andreas","non-dropping-particle":"","parse-names":false,"suffix":""},{"dropping-particle":"","family":"Bergersen","given":"Aslak Wigdahl","non-dropping-particle":"","parse-names":false,"suffix":""},{"dropping-particle":"","family":"Brink","given":"Jonas","non-dropping-particle":"van den","parse-names":false,"suffix":""},{"dropping-particle":"","family":"Malthe-Sørenssen","given":"Anders","non-dropping-particle":"","parse-names":false,"suffix":""},{"dropping-particle":"","family":"Einevoll","given":"Gaute T.","non-dropping-particle":"","parse-names":false,"suffix":""},{"dropping-particle":"","family":"Halnes","given":"Geir","non-dropping-particle":"","parse-names":false,"suffix":""}],"container-title":"PLoS Computational Biology","id":"ITEM-1","issue":"10","issued":{"date-parts":[["2018"]]},"page":"1-26","title":"A Kirchhoff-Nernst-Planck framework for modeling large scale extracellular electrodiffusion surrounding morphologically detailed neurons","type":"article-journal","volume":"14"},"uris":["http://www.mendeley.com/documents/?uuid=bcf01985-714e-45f9-9060-b2622a76096a"]}],"mendeley":{"formattedCitation":"&lt;sup&gt;11&lt;/sup&gt;","plainTextFormattedCitation":"11","previouslyFormattedCitation":"&lt;sup&gt;12&lt;/sup&gt;"},"properties":{"noteIndex":0},"schema":"https://github.com/citation-style-language/schema/raw/master/csl-citation.json"}</w:instrText>
      </w:r>
      <w:r>
        <w:fldChar w:fldCharType="separate"/>
      </w:r>
      <w:r w:rsidR="00703A11" w:rsidRPr="00703A11">
        <w:rPr>
          <w:noProof/>
          <w:vertAlign w:val="superscript"/>
        </w:rPr>
        <w:t>11</w:t>
      </w:r>
      <w:r>
        <w:fldChar w:fldCharType="end"/>
      </w:r>
      <w:r>
        <w:t>; such dynamic values are not accessible in Cable Theory. Qian and Sejnowski</w:t>
      </w:r>
      <w:r>
        <w:fldChar w:fldCharType="begin" w:fldLock="1"/>
      </w:r>
      <w:r w:rsidR="00703A11">
        <w:instrText xml:space="preserve">ADDIN CSL_CITATION {"citationItems":[{"id":"ITEM-1","itemData":{"DOI":"10.1007/BF00217656","ISSN":"03401200","abstract":"The Nernst-Planck equation for electrodiffusion was applied to axons, dendrites and spines. For thick processes (1 </w:instrText>
      </w:r>
      <w:r w:rsidR="00703A11">
        <w:rPr>
          <w:rFonts w:hint="eastAsia"/>
        </w:rPr>
        <w:instrText>μ</w:instrText>
      </w:r>
      <w:r w:rsidR="00703A11">
        <w:instrText xml:space="preserve">m) the results of computer simulation agreed accurately with the cable model for passive conduction and for propagating action potentials. For thin processes (0.1 </w:instrText>
      </w:r>
      <w:r w:rsidR="00703A11">
        <w:rPr>
          <w:rFonts w:hint="eastAsia"/>
        </w:rPr>
        <w:instrText>μ</w:instrText>
      </w:r>
      <w:r w:rsidR="00703A11">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9&lt;/sup&gt;","plainTextFormattedCitation":"9","previouslyFormattedCitation":"&lt;sup&gt;10&lt;/sup&gt;"},"properties":{"noteIndex":0},"schema":"https://github.com/citation-style-language/schema/raw/master/csl-citation.json"}</w:instrText>
      </w:r>
      <w:r>
        <w:fldChar w:fldCharType="separate"/>
      </w:r>
      <w:r w:rsidR="00703A11" w:rsidRPr="00703A11">
        <w:rPr>
          <w:noProof/>
          <w:vertAlign w:val="superscript"/>
        </w:rPr>
        <w:t>9</w:t>
      </w:r>
      <w:r>
        <w:fldChar w:fldCharType="end"/>
      </w:r>
      <w:r>
        <w:t xml:space="preserve"> developed one of the first electrodiffusion based models and compared it to Cable Theory. They found that in settings of rapid ionic flux and thin dendritic processes (&lt;0.1 um) significant errors were made in the predictions of membrane potentials and concentrations when the Cable Theory was used relative to their one-dimensional electrodiffusion based model. </w:t>
      </w:r>
    </w:p>
    <w:p w14:paraId="312CB690" w14:textId="5B43F73F" w:rsidR="00755323" w:rsidRDefault="00755323" w:rsidP="00755323">
      <w:pPr>
        <w:ind w:left="426"/>
      </w:pPr>
      <w:r>
        <w:t>Another finding by Qian and Sejnowski</w:t>
      </w:r>
      <w:r>
        <w:fldChar w:fldCharType="begin" w:fldLock="1"/>
      </w:r>
      <w:r w:rsidR="00703A11">
        <w:instrText xml:space="preserve">ADDIN CSL_CITATION {"citationItems":[{"id":"ITEM-1","itemData":{"DOI":"10.1007/BF00217656","ISSN":"03401200","abstract":"The Nernst-Planck equation for electrodiffusion was applied to axons, dendrites and spines. For thick processes (1 </w:instrText>
      </w:r>
      <w:r w:rsidR="00703A11">
        <w:rPr>
          <w:rFonts w:hint="eastAsia"/>
        </w:rPr>
        <w:instrText>μ</w:instrText>
      </w:r>
      <w:r w:rsidR="00703A11">
        <w:instrText xml:space="preserve">m) the results of computer simulation agreed accurately with the cable model for passive conduction and for propagating action potentials. For thin processes (0.1 </w:instrText>
      </w:r>
      <w:r w:rsidR="00703A11">
        <w:rPr>
          <w:rFonts w:hint="eastAsia"/>
        </w:rPr>
        <w:instrText>μ</w:instrText>
      </w:r>
      <w:r w:rsidR="00703A11">
        <w:instrText>m) and spines, however, the cable model may fail during transient events such as synaptic potentials. First, ionic concentrations can rapidly change in small compartments, altering ionic equilibrium potentials and the driving forces for movement of ions across the membrane. Second, longitudinal diffusion may dominate over electrical forces when ionic concentration gradients become large. We compare predictions of the cable model and the electro-diffusion model for excitatory postsynaptic potentials on spines and show that there are significant discrepancies for large conductance changes. The electro-diffusion model also predicts that inhibition on small structures such as spines and thin processes is ineffective. We suggest a modified cable model that gives better agreement with the electro-diffusion model. © 1989 Springer-Verlag.","author":[{"dropping-particle":"","family":"Qian","given":"Ning","non-dropping-particle":"","parse-names":false,"suffix":""},{"dropping-particle":"","family":"Sejnowski","given":"T. J.","non-dropping-particle":"","parse-names":false,"suffix":""}],"container-title":"Biological Cybernetics","id":"ITEM-1","issue":"1","issued":{"date-parts":[["1989"]]},"page":"1-15","title":"An electro-diffusion model for computing membrane potentials and ionic concentrations in branching dendrites, spines and axons","type":"article-journal","volume":"62"},"uris":["http://www.mendeley.com/documents/?uuid=d29f4976-d443-4406-8ccd-d457eeb38217"]}],"mendeley":{"formattedCitation":"&lt;sup&gt;9&lt;/sup&gt;","plainTextFormattedCitation":"9","previouslyFormattedCitation":"&lt;sup&gt;10&lt;/sup&gt;"},"properties":{"noteIndex":0},"schema":"https://github.com/citation-style-language/schema/raw/master/csl-citation.json"}</w:instrText>
      </w:r>
      <w:r>
        <w:fldChar w:fldCharType="separate"/>
      </w:r>
      <w:r w:rsidR="00703A11" w:rsidRPr="00703A11">
        <w:rPr>
          <w:noProof/>
          <w:vertAlign w:val="superscript"/>
        </w:rPr>
        <w:t>9</w:t>
      </w:r>
      <w:r>
        <w:fldChar w:fldCharType="end"/>
      </w:r>
      <w:r>
        <w:t xml:space="preserve"> </w:t>
      </w:r>
      <w:r w:rsidR="0055113F">
        <w:t>provides further evidence that</w:t>
      </w:r>
      <w:r>
        <w:t xml:space="preserve"> electrodiffusion based models can help advance neuroscientific theory. They showed that due to electro-diffusive properties inhibitory inputs which synapse on dendritic spines are ineffective. This provide</w:t>
      </w:r>
      <w:r w:rsidR="0055113F">
        <w:t>s a</w:t>
      </w:r>
      <w:r>
        <w:t xml:space="preserve"> partial explanation </w:t>
      </w:r>
      <w:r w:rsidR="0055113F">
        <w:t>to</w:t>
      </w:r>
      <w:r>
        <w:t xml:space="preserve"> the mystery of why most synaptic input onto spines is excitatory. Savtchenko et al</w:t>
      </w:r>
      <w:r>
        <w:fldChar w:fldCharType="begin" w:fldLock="1"/>
      </w:r>
      <w:r>
        <w:instrText>ADDIN CSL_CITATION {"citationItems":[{"id":"ITEM-1","itemData":{"DOI":"10.1038/nrn.2017.101","ISSN":"14710048","abstract":"The emerging technological revolution in genetically encoded molecular sensors and super-resolution imaging provides neuroscientists with a pass to the real-time nano-world. On this small scale, however, classical principles of electrophysiology do not always apply. This is in large part because the nanoscopic heterogeneities in ionic concentrations and the local electric fields associated with individual ions and their movement can no longer be ignored. Here, we review basic principles of molecular electrodiffusion in the cellular environment of organized brain tissue. We argue that accurate interpretation of physiological observations on the nanoscale requires a better understanding of the underlying electrodiffusion phenomena.","author":[{"dropping-particle":"","family":"Savtchenko","given":"Leonid P.","non-dropping-particle":"","parse-names":false,"suffix":""},{"dropping-particle":"","family":"Poo","given":"Mu Ming","non-dropping-particle":"","parse-names":false,"suffix":""},{"dropping-particle":"","family":"Rusakov","given":"Dmitri A.","non-dropping-particle":"","parse-names":false,"suffix":""}],"container-title":"Nature Reviews Neuroscience","id":"ITEM-1","issue":"10","issued":{"date-parts":[["2017"]]},"page":"598-612","publisher":"Nature Publishing Group","title":"Electrodiffusion phenomena in neuroscience: A neglected companion","type":"article-journal","volume":"18"},"uris":["http://www.mendeley.com/documents/?uuid=0fc442f6-107e-4eb3-be35-bcf6f26f39ea"]}],"mendeley":{"formattedCitation":"&lt;sup&gt;4&lt;/sup&gt;","plainTextFormattedCitation":"4","previouslyFormattedCitation":"&lt;sup&gt;4&lt;/sup&gt;"},"properties":{"noteIndex":0},"schema":"https://github.com/citation-style-language/schema/raw/master/csl-citation.json"}</w:instrText>
      </w:r>
      <w:r>
        <w:fldChar w:fldCharType="separate"/>
      </w:r>
      <w:r w:rsidRPr="00133FC4">
        <w:rPr>
          <w:noProof/>
          <w:vertAlign w:val="superscript"/>
        </w:rPr>
        <w:t>4</w:t>
      </w:r>
      <w:r>
        <w:fldChar w:fldCharType="end"/>
      </w:r>
      <w:r>
        <w:t xml:space="preserve"> also speculate that electro-diffusive phenomena influence synaptic plasticity at dendritic spines</w:t>
      </w:r>
      <w:r>
        <w:fldChar w:fldCharType="begin" w:fldLock="1"/>
      </w:r>
      <w:r w:rsidR="00703A11">
        <w:instrText>ADDIN CSL_CITATION {"citationItems":[{"id":"ITEM-1","itemData":{"ISBN":"9780199568413","author":[{"dropping-particle":"","family":"Trappenberg","given":"Thomas","non-dropping-particle":"","parse-names":false,"suffix":""}],"id":"ITEM-1","issued":{"date-parts":[["0"]]},"title":"Fundamentals of computational neuroscience","type":"book"},"uris":["http://www.mendeley.com/documents/?uuid=107371ba-bb48-43f5-9f59-e6eba1afaca9"]}],"mendeley":{"formattedCitation":"&lt;sup&gt;13&lt;/sup&gt;","plainTextFormattedCitation":"13","previouslyFormattedCitation":"&lt;sup&gt;14&lt;/sup&gt;"},"properties":{"noteIndex":0},"schema":"https://github.com/citation-style-language/schema/raw/master/csl-citation.json"}</w:instrText>
      </w:r>
      <w:r>
        <w:fldChar w:fldCharType="separate"/>
      </w:r>
      <w:r w:rsidR="00703A11" w:rsidRPr="00703A11">
        <w:rPr>
          <w:noProof/>
          <w:vertAlign w:val="superscript"/>
        </w:rPr>
        <w:t>13</w:t>
      </w:r>
      <w:r>
        <w:fldChar w:fldCharType="end"/>
      </w:r>
      <w:r>
        <w:t>.</w:t>
      </w:r>
    </w:p>
    <w:p w14:paraId="3C6F1E20" w14:textId="1477E647" w:rsidR="0055113F" w:rsidRDefault="0055113F" w:rsidP="00755323">
      <w:pPr>
        <w:ind w:left="426"/>
      </w:pPr>
      <w:r>
        <w:t>Despite the promise</w:t>
      </w:r>
      <w:r w:rsidR="00E94293">
        <w:t>s</w:t>
      </w:r>
      <w:r>
        <w:t xml:space="preserve"> </w:t>
      </w:r>
      <w:r w:rsidR="00C056FF">
        <w:t xml:space="preserve">of </w:t>
      </w:r>
      <w:r>
        <w:t>electrodiffusion based models</w:t>
      </w:r>
      <w:r w:rsidR="00E94293">
        <w:t>,</w:t>
      </w:r>
      <w:r>
        <w:t xml:space="preserve"> </w:t>
      </w:r>
      <w:r w:rsidR="00E94293">
        <w:t>m</w:t>
      </w:r>
      <w:r w:rsidR="00755323">
        <w:t xml:space="preserve">odelling </w:t>
      </w:r>
      <w:r w:rsidR="00E94293">
        <w:t>in this</w:t>
      </w:r>
      <w:r w:rsidR="00755323">
        <w:t xml:space="preserve"> highly dynamic, non-linear and </w:t>
      </w:r>
      <w:r w:rsidR="00E94293">
        <w:t>intricate</w:t>
      </w:r>
      <w:r w:rsidR="00755323">
        <w:t xml:space="preserve"> </w:t>
      </w:r>
      <w:r w:rsidR="00E94293">
        <w:t>fashion</w:t>
      </w:r>
      <w:r w:rsidR="00755323">
        <w:t xml:space="preserve"> requires significant computational power</w:t>
      </w:r>
      <w:r w:rsidR="00E94293">
        <w:t xml:space="preserve">. This stumbling block prevented </w:t>
      </w:r>
      <w:r w:rsidR="00C056FF">
        <w:t>neuroscientists</w:t>
      </w:r>
      <w:r w:rsidR="00755323">
        <w:t xml:space="preserve"> from </w:t>
      </w:r>
      <w:r w:rsidR="00E94293">
        <w:t>adopting</w:t>
      </w:r>
      <w:r w:rsidR="00755323">
        <w:t xml:space="preserve"> </w:t>
      </w:r>
      <w:r w:rsidR="00C056FF">
        <w:t>electrodiffusion</w:t>
      </w:r>
      <w:r w:rsidR="00755323">
        <w:t xml:space="preserve"> models, however with the computational resources now publicly available, </w:t>
      </w:r>
      <w:r w:rsidR="00E94293">
        <w:t xml:space="preserve">the </w:t>
      </w:r>
      <w:r w:rsidR="00755323">
        <w:t xml:space="preserve">computations </w:t>
      </w:r>
      <w:r w:rsidR="00E94293">
        <w:t xml:space="preserve">involved </w:t>
      </w:r>
      <w:r w:rsidR="00755323">
        <w:t>can be performed in a few hours as opposed to days or weeks.</w:t>
      </w:r>
      <w:r w:rsidR="00E94293">
        <w:t xml:space="preserve"> With rapid developments in computing power it is expected that electrodiffusion based models will become more popular and consequently the door to new insights into disorders of rapid ionic fluxes will be opened.</w:t>
      </w:r>
    </w:p>
    <w:p w14:paraId="7A69028B" w14:textId="1891D411" w:rsidR="00AC1E87" w:rsidRPr="00AC1E87" w:rsidRDefault="00AC1E87" w:rsidP="00AF68E2">
      <w:pPr>
        <w:rPr>
          <w:b/>
          <w:bCs/>
          <w:color w:val="000000" w:themeColor="text1"/>
          <w:sz w:val="28"/>
          <w:szCs w:val="22"/>
        </w:rPr>
      </w:pPr>
      <w:r>
        <w:rPr>
          <w:b/>
          <w:bCs/>
          <w:color w:val="000000" w:themeColor="text1"/>
          <w:sz w:val="28"/>
          <w:szCs w:val="22"/>
        </w:rPr>
        <w:t xml:space="preserve">Rapid ionic changes are implicated in disease processes </w:t>
      </w:r>
    </w:p>
    <w:p w14:paraId="5565F44F" w14:textId="2CF0C833" w:rsidR="00AC1E87" w:rsidRDefault="00AC1E87" w:rsidP="00AC1E87">
      <w:pPr>
        <w:ind w:left="426"/>
      </w:pPr>
      <w:r>
        <w:t>Rapid ion fluxes occur i</w:t>
      </w:r>
      <w:r w:rsidR="00AF7E7E">
        <w:t>n</w:t>
      </w:r>
      <w:r>
        <w:t xml:space="preserve"> certain neurological disorders and hence modelling </w:t>
      </w:r>
      <w:r w:rsidR="00AF7E7E">
        <w:t>these</w:t>
      </w:r>
      <w:r>
        <w:t xml:space="preserve"> dynamics </w:t>
      </w:r>
      <w:r w:rsidR="00AF7E7E">
        <w:t xml:space="preserve">are essential in the search for the mechanisms and </w:t>
      </w:r>
      <w:r w:rsidR="003F33B5">
        <w:t>potential avenues for therapeutic intervention</w:t>
      </w:r>
      <w:r>
        <w:t xml:space="preserve">. In </w:t>
      </w:r>
      <w:r w:rsidR="00037047">
        <w:t xml:space="preserve">cortical spreading </w:t>
      </w:r>
      <w:r>
        <w:t xml:space="preserve">depression </w:t>
      </w:r>
      <w:r w:rsidR="00037047">
        <w:t xml:space="preserve">there is a wave of depolarizing brain activity followed by a transient wave of inhibition. This pattern of brain activity is thought to account for migraine auras and have been found to perpetuate neural damage in </w:t>
      </w:r>
      <w:r w:rsidR="002A1A13">
        <w:t>ischaemic and haemorrhagic strokes</w:t>
      </w:r>
      <w:r w:rsidR="007E01D3">
        <w:t>. Such waveforms are thought to result from interstitial K+ diffusion</w:t>
      </w:r>
      <w:r w:rsidR="007E01D3">
        <w:fldChar w:fldCharType="begin" w:fldLock="1"/>
      </w:r>
      <w:r w:rsidR="00703A11">
        <w:instrText>ADDIN CSL_CITATION {"citationItems":[{"id":"ITEM-1","itemData":{"DOI":"10.1093/cercor/bhv054","author":[{"dropping-particle":"","family":"Enger","given":"Rune","non-dropping-particle":"","parse-names":false,"suffix":""},{"dropping-particle":"","family":"Tang","given":"Wannan","non-dropping-particle":"","parse-names":false,"suffix":""},{"dropping-particle":"","family":"Vindedal","given":"Gry Fluge","non-dropping-particle":"","parse-names":false,"suffix":""},{"dropping-particle":"","family":"Jensen","given":"Vidar","non-dropping-particle":"","parse-names":false,"suffix":""},{"dropping-particle":"","family":"Helm","given":"P Johannes","non-dropping-particle":"","parse-names":false,"suffix":""},{"dropping-particle":"","family":"Sprengel","given":"Rolf","non-dropping-particle":"","parse-names":false,"suffix":""},{"dropping-particle":"","family":"Looger","given":"Loren L","non-dropping-particle":"","parse-names":false,"suffix":""},{"dropping-particle":"","family":"Nagelhus","given":"Erlend A","non-dropping-particle":"","parse-names":false,"suffix":""}],"id":"ITEM-1","issue":"November","issued":{"date-parts":[["2015"]]},"page":"4469-4476","title":"Dynamics of Ionic Shifts in Cortical Spreading Depression","type":"article-journal"},"uris":["http://www.mendeley.com/documents/?uuid=0f446804-f9ad-43db-80f6-06495d45fc71"]}],"mendeley":{"formattedCitation":"&lt;sup&gt;14&lt;/sup&gt;","plainTextFormattedCitation":"14","previouslyFormattedCitation":"&lt;sup&gt;15&lt;/sup&gt;"},"properties":{"noteIndex":0},"schema":"https://github.com/citation-style-language/schema/raw/master/csl-citation.json"}</w:instrText>
      </w:r>
      <w:r w:rsidR="007E01D3">
        <w:fldChar w:fldCharType="separate"/>
      </w:r>
      <w:r w:rsidR="00703A11" w:rsidRPr="00703A11">
        <w:rPr>
          <w:noProof/>
          <w:vertAlign w:val="superscript"/>
        </w:rPr>
        <w:t>14</w:t>
      </w:r>
      <w:r w:rsidR="007E01D3">
        <w:fldChar w:fldCharType="end"/>
      </w:r>
      <w:r w:rsidR="002A1A13">
        <w:t xml:space="preserve"> occurring at rapid time scales</w:t>
      </w:r>
      <w:r w:rsidR="007E01D3">
        <w:t>.</w:t>
      </w:r>
    </w:p>
    <w:p w14:paraId="1B01AFC8" w14:textId="6EF9094C" w:rsidR="00AC1E87" w:rsidRPr="00821AAB" w:rsidRDefault="007E01D3" w:rsidP="00821AAB">
      <w:pPr>
        <w:ind w:left="426"/>
      </w:pPr>
      <w:r>
        <w:t>Epilep</w:t>
      </w:r>
      <w:r w:rsidR="00A7272E">
        <w:t xml:space="preserve">tic seizures are also </w:t>
      </w:r>
      <w:r w:rsidR="00F84045">
        <w:t>characterized by rapid ionic changes</w:t>
      </w:r>
      <w:r w:rsidR="008C1807">
        <w:fldChar w:fldCharType="begin" w:fldLock="1"/>
      </w:r>
      <w:r w:rsidR="00703A11">
        <w:instrText>ADDIN CSL_CITATION {"citationItems":[{"id":"ITEM-1","itemData":{"DOI":"10.3389/fncel.2015.00419","author":[{"dropping-particle":"V","family":"Raimondo","given":"Joseph","non-dropping-particle":"","parse-names":false,"suffix":""},{"dropping-particle":"","family":"Burman","given":"Richard J","non-dropping-particle":"","parse-names":false,"suffix":""},{"dropping-particle":"","family":"Katz","given":"Arieh A","non-dropping-particle":"","parse-names":false,"suffix":""},{"dropping-particle":"","family":"Akerman","given":"Colin J","non-dropping-particle":"","parse-names":false,"suffix":""},{"dropping-particle":"V","family":"Raimondo","given":"Joseph","non-dropping-particle":"","parse-names":false,"suffix":""}],"id":"ITEM-1","issue":"October","issued":{"date-parts":[["2015"]]},"page":"1-14","title":"Ion dynamics during seizures","type":"article-journal","volume":"9"},"uris":["http://www.mendeley.com/documents/?uuid=103b243a-53c5-44b5-bb6f-1a597d6acf96"]}],"mendeley":{"formattedCitation":"&lt;sup&gt;15&lt;/sup&gt;","plainTextFormattedCitation":"15","previouslyFormattedCitation":"&lt;sup&gt;16&lt;/sup&gt;"},"properties":{"noteIndex":0},"schema":"https://github.com/citation-style-language/schema/raw/master/csl-citation.json"}</w:instrText>
      </w:r>
      <w:r w:rsidR="008C1807">
        <w:fldChar w:fldCharType="separate"/>
      </w:r>
      <w:r w:rsidR="00703A11" w:rsidRPr="00703A11">
        <w:rPr>
          <w:noProof/>
          <w:vertAlign w:val="superscript"/>
        </w:rPr>
        <w:t>15</w:t>
      </w:r>
      <w:r w:rsidR="008C1807">
        <w:fldChar w:fldCharType="end"/>
      </w:r>
      <w:r w:rsidR="00F84045">
        <w:t xml:space="preserve">. </w:t>
      </w:r>
      <w:r w:rsidR="002A1A13">
        <w:t>Moreover, s</w:t>
      </w:r>
      <w:r w:rsidR="00F84045">
        <w:t xml:space="preserve">eizures and status </w:t>
      </w:r>
      <w:r w:rsidR="00B67D78">
        <w:t>epilepticus, are</w:t>
      </w:r>
      <w:r w:rsidR="00F84045">
        <w:t xml:space="preserve"> challenging to study experimentally, thus computational models offer a </w:t>
      </w:r>
      <w:r w:rsidR="00821AAB">
        <w:t>more accessible means to</w:t>
      </w:r>
      <w:r w:rsidR="00F84045">
        <w:t xml:space="preserve"> test hypotheses</w:t>
      </w:r>
      <w:r w:rsidR="0071129A">
        <w:t xml:space="preserve">. </w:t>
      </w:r>
      <w:r w:rsidR="00AF7E7E">
        <w:t>M</w:t>
      </w:r>
      <w:r w:rsidR="00A7272E">
        <w:t>ode</w:t>
      </w:r>
      <w:r w:rsidR="00AF7E7E">
        <w:t>ls which aim to simulate</w:t>
      </w:r>
      <w:r w:rsidR="00A7272E">
        <w:t xml:space="preserve"> the </w:t>
      </w:r>
      <w:r w:rsidR="00AF7E7E">
        <w:t>cellular processes occurring</w:t>
      </w:r>
      <w:r w:rsidR="00A7272E">
        <w:t xml:space="preserve"> in epilepsy and cortical spreading depression</w:t>
      </w:r>
      <w:r w:rsidR="00AF7E7E">
        <w:t xml:space="preserve"> require the capacity to</w:t>
      </w:r>
      <w:r w:rsidR="00A7272E">
        <w:t xml:space="preserve"> </w:t>
      </w:r>
      <w:r w:rsidR="0071129A">
        <w:t xml:space="preserve">account for </w:t>
      </w:r>
      <w:r w:rsidR="00A7272E">
        <w:t>ionic flu</w:t>
      </w:r>
      <w:r w:rsidR="00AF7E7E">
        <w:t>ctuations</w:t>
      </w:r>
      <w:r w:rsidR="00A7272E">
        <w:t xml:space="preserve"> and subsequent changes in ionic driving forces</w:t>
      </w:r>
      <w:r w:rsidR="0071129A">
        <w:t>.</w:t>
      </w:r>
      <w:r w:rsidR="0071129A" w:rsidRPr="0071129A">
        <w:t xml:space="preserve"> </w:t>
      </w:r>
      <w:r w:rsidR="0071129A">
        <w:t>In silico testing using electrodiffusion based models may ultimately provide novel mechanisms</w:t>
      </w:r>
      <w:r w:rsidR="00CE3146">
        <w:t xml:space="preserve"> and</w:t>
      </w:r>
      <w:r w:rsidR="0071129A">
        <w:t xml:space="preserve"> treatment</w:t>
      </w:r>
      <w:r w:rsidR="00CE3146">
        <w:t>s</w:t>
      </w:r>
      <w:r w:rsidR="0071129A">
        <w:t xml:space="preserve"> </w:t>
      </w:r>
      <w:r w:rsidR="00CE3146">
        <w:t>for</w:t>
      </w:r>
      <w:r w:rsidR="00BC1539">
        <w:t xml:space="preserve"> these life-threatening conditions</w:t>
      </w:r>
      <w:r w:rsidR="00C056FF">
        <w:t xml:space="preserve">. </w:t>
      </w:r>
    </w:p>
    <w:p w14:paraId="2BD6ED4C" w14:textId="053E50DD" w:rsidR="00143959" w:rsidRPr="00143959" w:rsidRDefault="00AC1E87" w:rsidP="00143959">
      <w:pPr>
        <w:rPr>
          <w:b/>
          <w:bCs/>
          <w:color w:val="000000" w:themeColor="text1"/>
          <w:sz w:val="28"/>
          <w:szCs w:val="22"/>
        </w:rPr>
      </w:pPr>
      <w:r w:rsidRPr="00AC1E87">
        <w:rPr>
          <w:b/>
          <w:bCs/>
          <w:color w:val="000000" w:themeColor="text1"/>
          <w:sz w:val="28"/>
          <w:szCs w:val="22"/>
        </w:rPr>
        <w:t>Impermeant anions</w:t>
      </w:r>
      <w:r>
        <w:rPr>
          <w:b/>
          <w:bCs/>
          <w:color w:val="000000" w:themeColor="text1"/>
          <w:sz w:val="28"/>
          <w:szCs w:val="22"/>
        </w:rPr>
        <w:t xml:space="preserve"> </w:t>
      </w:r>
    </w:p>
    <w:p w14:paraId="1502C7E2" w14:textId="043AD5C5" w:rsidR="00402C5C" w:rsidRDefault="00CE1753" w:rsidP="00402C5C">
      <w:pPr>
        <w:ind w:left="426"/>
      </w:pPr>
      <w:r>
        <w:rPr>
          <w:color w:val="000000" w:themeColor="text1"/>
        </w:rPr>
        <w:t xml:space="preserve">The second major limitation of equivalent circuit models and Cable Theory is that they overlook the role of impermeant anions. </w:t>
      </w:r>
      <w:r w:rsidR="00155F06">
        <w:rPr>
          <w:color w:val="000000" w:themeColor="text1"/>
        </w:rPr>
        <w:t xml:space="preserve">Impermeant anions are </w:t>
      </w:r>
      <w:r>
        <w:rPr>
          <w:color w:val="000000" w:themeColor="text1"/>
        </w:rPr>
        <w:t xml:space="preserve">strongly </w:t>
      </w:r>
      <w:r w:rsidR="00155F06">
        <w:rPr>
          <w:color w:val="000000" w:themeColor="text1"/>
        </w:rPr>
        <w:t xml:space="preserve">negatively charged molecules (e.g. </w:t>
      </w:r>
      <w:r w:rsidR="00155F06">
        <w:t>proteins, nucleic acids, metabolites etc.)</w:t>
      </w:r>
      <w:r>
        <w:rPr>
          <w:color w:val="000000" w:themeColor="text1"/>
        </w:rPr>
        <w:t xml:space="preserve"> which accumulate </w:t>
      </w:r>
      <w:r>
        <w:rPr>
          <w:color w:val="000000" w:themeColor="text1"/>
        </w:rPr>
        <w:lastRenderedPageBreak/>
        <w:t>intracellularly</w:t>
      </w:r>
      <w:r w:rsidR="00155F06">
        <w:rPr>
          <w:color w:val="000000" w:themeColor="text1"/>
        </w:rPr>
        <w:t xml:space="preserve">. Unlike </w:t>
      </w:r>
      <w:r w:rsidR="00143959" w:rsidRPr="00E85EFB">
        <w:t>sodium (Na+), potassium (K+), chloride (Cl-)</w:t>
      </w:r>
      <w:r w:rsidR="00155F06">
        <w:t>,</w:t>
      </w:r>
      <w:r w:rsidR="00114E84">
        <w:t xml:space="preserve"> and</w:t>
      </w:r>
      <w:r w:rsidR="00143959" w:rsidRPr="00E85EFB">
        <w:t xml:space="preserve"> bicarbonate (HCO3-)</w:t>
      </w:r>
      <w:r w:rsidR="00155F06">
        <w:t xml:space="preserve"> ions which can move freely between intracellular and extracellular compartments, impermeant anions are trapped</w:t>
      </w:r>
      <w:r>
        <w:t xml:space="preserve"> within the cell</w:t>
      </w:r>
      <w:r w:rsidR="00155F06">
        <w:t>.</w:t>
      </w:r>
      <w:r w:rsidR="00F5705C">
        <w:t xml:space="preserve"> </w:t>
      </w:r>
      <w:r>
        <w:t xml:space="preserve"> There are also proteins and negatively charged molecules extracellularly, however d</w:t>
      </w:r>
      <w:r w:rsidR="00143959" w:rsidRPr="00E85EFB">
        <w:t>ue to the vast extracellular volume relative to the intracellular volume</w:t>
      </w:r>
      <w:r w:rsidR="00114E84">
        <w:t>,</w:t>
      </w:r>
      <w:r w:rsidR="00143959" w:rsidRPr="00E85EFB">
        <w:t xml:space="preserve"> the concentration</w:t>
      </w:r>
      <w:r w:rsidR="00402C5C">
        <w:t>s</w:t>
      </w:r>
      <w:r w:rsidR="00143959" w:rsidRPr="00E85EFB">
        <w:t xml:space="preserve"> of </w:t>
      </w:r>
      <w:r w:rsidR="00402C5C">
        <w:t>impermeant a</w:t>
      </w:r>
      <w:r>
        <w:t>nions which exist extracellularly is minimal</w:t>
      </w:r>
      <w:r w:rsidR="00F5705C">
        <w:t>. Computational models often assume a fixed charge and concentration for impermeant anions</w:t>
      </w:r>
      <w:r w:rsidR="00114E84">
        <w:t xml:space="preserve"> in both </w:t>
      </w:r>
      <w:r w:rsidR="00402C5C">
        <w:t>the intra and extracellular environments</w:t>
      </w:r>
      <w:r w:rsidR="00F5705C">
        <w:t>, however in reality these parameters may vary</w:t>
      </w:r>
      <w:r w:rsidR="00402C5C">
        <w:t xml:space="preserve">. </w:t>
      </w:r>
    </w:p>
    <w:p w14:paraId="09225EAB" w14:textId="099DA9BB" w:rsidR="00F5705C" w:rsidRDefault="00402C5C" w:rsidP="00402C5C">
      <w:pPr>
        <w:ind w:left="426"/>
      </w:pPr>
      <w:r>
        <w:t>If we consider dendrites to be consisting of multiple compartments, there can be even further complexity regarding impermeant anions.</w:t>
      </w:r>
      <w:r w:rsidR="00F5705C">
        <w:t xml:space="preserve"> </w:t>
      </w:r>
      <w:r w:rsidR="00CB40FA">
        <w:t>Seeing</w:t>
      </w:r>
      <w:r>
        <w:t xml:space="preserve"> that </w:t>
      </w:r>
      <w:r w:rsidR="00F5705C">
        <w:t>the cellular machinery for protein synthesis (ribosomes and endoplasmic reticula)</w:t>
      </w:r>
      <w:r w:rsidR="00F5705C">
        <w:fldChar w:fldCharType="begin" w:fldLock="1"/>
      </w:r>
      <w:r w:rsidR="00703A11">
        <w:instrText>ADDIN CSL_CITATION {"citationItems":[{"id":"ITEM-1","itemData":{"DOI":"10.1113/jphysiol.1994.sp020392","ISBN":"9780123970329","ISSN":"14697793","author":[{"dropping-particle":"","family":"Hammond","given":"Constance","non-dropping-particle":"","parse-names":false,"suffix":""}],"container-title":"The Journal of Physiology","id":"ITEM-1","issued":{"date-parts":[["1994"]]},"number-of-pages":"23-36","title":"Cellular Neurophysiology","type":"book","volume":"480"},"uris":["http://www.mendeley.com/documents/?uuid=d79379f6-f02f-4943-8cca-cc6e4fbe5a10"]}],"mendeley":{"formattedCitation":"&lt;sup&gt;16&lt;/sup&gt;","plainTextFormattedCitation":"16","previouslyFormattedCitation":"&lt;sup&gt;17&lt;/sup&gt;"},"properties":{"noteIndex":0},"schema":"https://github.com/citation-style-language/schema/raw/master/csl-citation.json"}</w:instrText>
      </w:r>
      <w:r w:rsidR="00F5705C">
        <w:fldChar w:fldCharType="separate"/>
      </w:r>
      <w:r w:rsidR="00703A11" w:rsidRPr="00703A11">
        <w:rPr>
          <w:noProof/>
          <w:vertAlign w:val="superscript"/>
        </w:rPr>
        <w:t>16</w:t>
      </w:r>
      <w:r w:rsidR="00F5705C">
        <w:fldChar w:fldCharType="end"/>
      </w:r>
      <w:r w:rsidR="00F5705C">
        <w:t xml:space="preserve"> occurs throughout the dendrite and soma in a non-uniform manner, it is likely proteins are heterogeneously distributed in the neuron. These proteins contribute to the milieu of impermeant anions</w:t>
      </w:r>
      <w:r w:rsidR="00114E84">
        <w:t xml:space="preserve">. </w:t>
      </w:r>
      <w:r w:rsidR="00F5705C">
        <w:t>Vari</w:t>
      </w:r>
      <w:r w:rsidR="00FF4915">
        <w:t>ations</w:t>
      </w:r>
      <w:r w:rsidR="00F5705C">
        <w:t xml:space="preserve"> in</w:t>
      </w:r>
      <w:r w:rsidR="00114E84">
        <w:t xml:space="preserve"> the</w:t>
      </w:r>
      <w:r w:rsidR="00F5705C">
        <w:t xml:space="preserve"> </w:t>
      </w:r>
      <w:r w:rsidR="00114E84">
        <w:t xml:space="preserve">in valence and concentration of </w:t>
      </w:r>
      <w:r w:rsidR="00F5705C">
        <w:t>local impermeant anions may result in difference in the electrical</w:t>
      </w:r>
      <w:r w:rsidR="00537F2F">
        <w:t xml:space="preserve"> leading to non-isopotential compartments</w:t>
      </w:r>
      <w:r w:rsidR="00F5705C">
        <w:t xml:space="preserve">. </w:t>
      </w:r>
      <w:r w:rsidR="00114E84">
        <w:t xml:space="preserve">Exploring how electrical signals propagate along dendrites with these </w:t>
      </w:r>
      <w:r w:rsidR="00537F2F">
        <w:t>non-isopotential</w:t>
      </w:r>
      <w:r w:rsidR="00114E84">
        <w:t xml:space="preserve"> compartments</w:t>
      </w:r>
      <w:r w:rsidR="00F5705C">
        <w:t xml:space="preserve"> may lead to novel insights into neural</w:t>
      </w:r>
      <w:r w:rsidR="00114E84">
        <w:t xml:space="preserve"> functioning.</w:t>
      </w:r>
      <w:r w:rsidR="00F5705C">
        <w:t xml:space="preserve"> </w:t>
      </w:r>
    </w:p>
    <w:p w14:paraId="5E92BBDC" w14:textId="28987548" w:rsidR="00AC1E87" w:rsidRDefault="00AC1E87" w:rsidP="00AC1E87">
      <w:pPr>
        <w:ind w:left="426"/>
      </w:pPr>
      <w:r>
        <w:t>The Gibbs-Donnan effect describes the broad implications impermeant anions have on cellular compartments enclosed by a semi-permeable membrane</w:t>
      </w:r>
      <w:r>
        <w:fldChar w:fldCharType="begin" w:fldLock="1"/>
      </w:r>
      <w:r w:rsidR="00703A11">
        <w:instrText>ADDIN CSL_CITATION {"citationItems":[{"id":"ITEM-1","itemData":{"DOI":"10.3389/fcell.2017.00041","ISSN":"2296634X","abstract":"The ability of all cells to set and regulate their size is a fundamental aspect of cellular physiology. It has been known for sometime but not widely so, that size stability in animal cells is dependent upon the operation of the sodium pump, through the so-called pump-leak mechanism (Tosteson and Hoffman, 1960). Impermeant molecules in cells establish an unstable osmotic condition, the Donnan effect, which is counteracted by the operation of the sodium pump, creating an asymmetry in the distribution of Na+ and K+ staving offwater inundation. In this paper, which is in part a tutorial, I show how to model quantitatively the ion and water fluxes in a cell that determine the cell volume and membrane potential. The movement of water and ions is constrained by both osmotic and charge balance, and is driven by ion and voltage gradients and active ion transport. Transforming these constraints and forces into a set of coupled differential equations allows us to model how the ion distributions, volume and voltage change with time. I introduce an analytical solution to these equations that clarifies the influence of ion conductances, pump rates and water permeability in this multidimensional system. I show that the number of impermeant ions (x) and their average charge have a powerful influence on the distribution of ions and voltage in a cell. Moreover, I demonstrate that in a cell where the operation of active ion transport eliminates an osmotic gradient, the size of the cell is directly proportional to x. In addition, I use graphics to reveal how the physico-chemical constraints and chemical forces interact with one another in apportioning ions inside the cell. The form of model used here is applicable to all membrane systems, including mitochondria and bacteria, and I show how pumps other than the sodium pump can be used to stabilize cells. Cell biologists may think of electrophysiology as the exclusive domain of neuroscience, however the electrical effects of ion fluxes need to become an intimate part of cell biology if we are to understand a fundamental process like cell size regulation.","author":[{"dropping-particle":"","family":"Kay","given":"Alan R.","non-dropping-particle":"","parse-names":false,"suffix":""}],"container-title":"Frontiers in Cell and Developmental Biology","id":"ITEM-1","issue":"MAY","issued":{"date-parts":[["2017"]]},"page":"1-14","title":"How cells can control their size by pumping ions","type":"article-journal","volume":"5"},"uris":["http://www.mendeley.com/documents/?uuid=07abee7c-458c-4bb8-acc4-0ea786df5568"]}],"mendeley":{"formattedCitation":"&lt;sup&gt;17&lt;/sup&gt;","plainTextFormattedCitation":"17","previouslyFormattedCitation":"&lt;sup&gt;18&lt;/sup&gt;"},"properties":{"noteIndex":0},"schema":"https://github.com/citation-style-language/schema/raw/master/csl-citation.json"}</w:instrText>
      </w:r>
      <w:r>
        <w:fldChar w:fldCharType="separate"/>
      </w:r>
      <w:r w:rsidR="00703A11" w:rsidRPr="00703A11">
        <w:rPr>
          <w:noProof/>
          <w:vertAlign w:val="superscript"/>
        </w:rPr>
        <w:t>17</w:t>
      </w:r>
      <w:r>
        <w:fldChar w:fldCharType="end"/>
      </w:r>
      <w:r w:rsidRPr="00C8219B">
        <w:rPr>
          <w:vertAlign w:val="superscript"/>
        </w:rPr>
        <w:t>,</w:t>
      </w:r>
      <w:r>
        <w:fldChar w:fldCharType="begin" w:fldLock="1"/>
      </w:r>
      <w:r w:rsidR="00703A11">
        <w:instrText>ADDIN CSL_CITATION {"citationItems":[{"id":"ITEM-1","itemData":{"author":[{"dropping-particle":"","family":"Blaustein","given":"Mordecai","non-dropping-particle":"","parse-names":false,"suffix":""},{"dropping-particle":"","family":"Kao","given":"Joseph","non-dropping-particle":"","parse-names":false,"suffix":""},{"dropping-particle":"","family":"Matteson","given":"Donald","non-dropping-particle":"","parse-names":false,"suffix":""}],"edition":"2nd","id":"ITEM-1","issued":{"date-parts":[["2012"]]},"publisher-place":"Philadelphia","title":"Cellular Physiology and Neurophysiology","type":"book"},"uris":["http://www.mendeley.com/documents/?uuid=494ced55-595e-4207-9748-259eb98f8425"]}],"mendeley":{"formattedCitation":"&lt;sup&gt;18&lt;/sup&gt;","plainTextFormattedCitation":"18","previouslyFormattedCitation":"&lt;sup&gt;19&lt;/sup&gt;"},"properties":{"noteIndex":0},"schema":"https://github.com/citation-style-language/schema/raw/master/csl-citation.json"}</w:instrText>
      </w:r>
      <w:r>
        <w:fldChar w:fldCharType="separate"/>
      </w:r>
      <w:r w:rsidR="00703A11" w:rsidRPr="00703A11">
        <w:rPr>
          <w:noProof/>
          <w:vertAlign w:val="superscript"/>
        </w:rPr>
        <w:t>18</w:t>
      </w:r>
      <w:r>
        <w:fldChar w:fldCharType="end"/>
      </w:r>
      <w:r>
        <w:t>. As impermeant anions are trapped intracellular they require cations of equal net ionic charge to move intracellularly to ensure electroneutrality. This will bring water into the cell via osmosis and subsequently dilute the intracellular compartment. The concentration gradient of permeant anions will then also be driven inwards. This repetitive cycle would ultimately lead to uncontrolled cell swelling and bursting if not for active sodium extrusion via Na-K-ATPases. Another possible cellular strategy could be to pump water out of the cell however there is no evidence of aquaporins or similar structures in neurons.</w:t>
      </w:r>
    </w:p>
    <w:p w14:paraId="3E3DCE53" w14:textId="5BC62DFF" w:rsidR="00AC1E87" w:rsidRDefault="00402C5C" w:rsidP="00AC1E87">
      <w:pPr>
        <w:ind w:left="426"/>
      </w:pPr>
      <w:r>
        <w:t xml:space="preserve">Computational simulations </w:t>
      </w:r>
      <w:r w:rsidR="00662B56">
        <w:t xml:space="preserve">developed </w:t>
      </w:r>
      <w:r>
        <w:t xml:space="preserve">by </w:t>
      </w:r>
      <w:r w:rsidR="00AC1E87">
        <w:t>Dusterwald et. al</w:t>
      </w:r>
      <w:r w:rsidR="00AC1E87">
        <w:fldChar w:fldCharType="begin" w:fldLock="1"/>
      </w:r>
      <w:r w:rsidR="00703A11">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19&lt;/sup&gt;","plainTextFormattedCitation":"19","previouslyFormattedCitation":"&lt;sup&gt;20&lt;/sup&gt;"},"properties":{"noteIndex":0},"schema":"https://github.com/citation-style-language/schema/raw/master/csl-citation.json"}</w:instrText>
      </w:r>
      <w:r w:rsidR="00AC1E87">
        <w:fldChar w:fldCharType="separate"/>
      </w:r>
      <w:r w:rsidR="00703A11" w:rsidRPr="00703A11">
        <w:rPr>
          <w:noProof/>
          <w:vertAlign w:val="superscript"/>
        </w:rPr>
        <w:t>19</w:t>
      </w:r>
      <w:r w:rsidR="00AC1E87">
        <w:fldChar w:fldCharType="end"/>
      </w:r>
      <w:r>
        <w:t xml:space="preserve"> </w:t>
      </w:r>
      <w:r w:rsidR="00662B56">
        <w:t xml:space="preserve"> </w:t>
      </w:r>
      <w:r w:rsidR="00AC1E87">
        <w:t>t</w:t>
      </w:r>
      <w:r>
        <w:t>ested the above hypotheses by</w:t>
      </w:r>
      <w:r w:rsidR="00AC1E87">
        <w:t xml:space="preserve"> addi</w:t>
      </w:r>
      <w:r>
        <w:t>ng</w:t>
      </w:r>
      <w:r w:rsidR="00AC1E87">
        <w:t xml:space="preserve"> impermeant anions </w:t>
      </w:r>
      <w:r>
        <w:t>in</w:t>
      </w:r>
      <w:r w:rsidR="00662B56">
        <w:t xml:space="preserve"> single and multicompartment neuronal models and explored their e</w:t>
      </w:r>
      <w:r w:rsidR="00AC1E87">
        <w:t>ffects</w:t>
      </w:r>
      <w:r w:rsidR="00662B56">
        <w:t xml:space="preserve"> on</w:t>
      </w:r>
      <w:r w:rsidR="00AC1E87">
        <w:t xml:space="preserve"> the electrical and osmotic </w:t>
      </w:r>
      <w:r w:rsidR="00662B56">
        <w:t>properties</w:t>
      </w:r>
      <w:r w:rsidR="00AC1E87">
        <w:t xml:space="preserve"> of dendrites. In a single compartmental model, altering the concentrations of impermeant anions intracellularly </w:t>
      </w:r>
      <w:r w:rsidR="00662B56">
        <w:t>and/or</w:t>
      </w:r>
      <w:r w:rsidR="00AC1E87">
        <w:t xml:space="preserve"> extracellularly did not change the steady state concentrations of the major ionic species due to balanced osmotic changes. However, when the average charge of impermeant anions change</w:t>
      </w:r>
      <w:r w:rsidR="00662B56">
        <w:t>d</w:t>
      </w:r>
      <w:r w:rsidR="00114E84">
        <w:t>,</w:t>
      </w:r>
      <w:r w:rsidR="00AC1E87">
        <w:t xml:space="preserve"> there </w:t>
      </w:r>
      <w:r w:rsidR="00662B56">
        <w:t>were</w:t>
      </w:r>
      <w:r w:rsidR="00AC1E87">
        <w:t xml:space="preserve"> significant </w:t>
      </w:r>
      <w:r w:rsidR="00662B56">
        <w:t>deviations in the</w:t>
      </w:r>
      <w:r w:rsidR="00AC1E87">
        <w:t xml:space="preserve"> reversal potentials of various ions, as well as changes to the membrane potential. </w:t>
      </w:r>
      <w:r w:rsidR="00662B56">
        <w:t>Although, d</w:t>
      </w:r>
      <w:r w:rsidR="00AC1E87">
        <w:t xml:space="preserve">ue to the relatively constant ratio </w:t>
      </w:r>
      <w:r w:rsidR="00114E84">
        <w:t>of changes</w:t>
      </w:r>
      <w:r w:rsidR="00AC1E87">
        <w:t xml:space="preserve"> </w:t>
      </w:r>
      <w:r w:rsidR="00114E84">
        <w:t xml:space="preserve">in membrane and reversal potentials, </w:t>
      </w:r>
      <w:r w:rsidR="00AC1E87">
        <w:t xml:space="preserve">the driving </w:t>
      </w:r>
      <w:r w:rsidR="00114E84">
        <w:t xml:space="preserve">force </w:t>
      </w:r>
      <w:r w:rsidR="00AC1E87">
        <w:t>of the various ions do not significantly change.</w:t>
      </w:r>
    </w:p>
    <w:p w14:paraId="6421131A" w14:textId="37767570" w:rsidR="00AC1E87" w:rsidRDefault="00AC1E87" w:rsidP="00AC1E87">
      <w:pPr>
        <w:ind w:left="426"/>
      </w:pPr>
      <w:r>
        <w:t xml:space="preserve">Similar effects were demonstrated in a multicompartmental model, however the changes to the driving force were </w:t>
      </w:r>
      <w:r w:rsidR="00662B56">
        <w:t>further diminished</w:t>
      </w:r>
      <w:r>
        <w:t xml:space="preserve"> due to the impact on the sodium ion concentrations </w:t>
      </w:r>
      <w:r w:rsidR="00662B56">
        <w:t xml:space="preserve">(and therefore </w:t>
      </w:r>
      <w:r>
        <w:t>the Na-K-APTase</w:t>
      </w:r>
      <w:r w:rsidR="00662B56">
        <w:t xml:space="preserve"> pump rate)</w:t>
      </w:r>
      <w:r>
        <w:t xml:space="preserve">. In both the single and multicompartment simulations, impermeant anion concentrations were key determinants </w:t>
      </w:r>
      <w:r>
        <w:lastRenderedPageBreak/>
        <w:t>of cell/compartment volumes. Similarly changing the average charge of impermeant anions had a persistent impact on cell volume.</w:t>
      </w:r>
    </w:p>
    <w:p w14:paraId="56842C97" w14:textId="26017462" w:rsidR="00662B56" w:rsidRPr="00662B56" w:rsidRDefault="00662B56" w:rsidP="00AC1E87">
      <w:pPr>
        <w:ind w:left="426"/>
      </w:pPr>
      <w:r w:rsidRPr="00662B56">
        <w:t>As impermeant anions had significant effect on cell volumes it was postulated that adding impermeant anions in the apical portions of the dendrites may mimic the increases in cell size of a growth cone. This too was shown in simulations by Dusterwald et al</w:t>
      </w:r>
      <w:r w:rsidRPr="00662B56">
        <w:fldChar w:fldCharType="begin" w:fldLock="1"/>
      </w:r>
      <w:r w:rsidR="00703A11">
        <w:instrText>ADDIN CSL_CITATION {"citationItems":[{"id":"ITEM-1","itemData":{"author":[{"dropping-particle":"","family":"Dusterwald","given":"Kira M","non-dropping-particle":"","parse-names":false,"suffix":""},{"dropping-particle":"","family":"Currin","given":"Christopher B","non-dropping-particle":"","parse-names":false,"suffix":""},{"dropping-particle":"","family":"Burman","given":"Richard J","non-dropping-particle":"","parse-names":false,"suffix":""},{"dropping-particle":"","family":"Akerman","given":"Colin J","non-dropping-particle":"","parse-names":false,"suffix":""},{"dropping-particle":"","family":"Kay","given":"Alan R","non-dropping-particle":"","parse-names":false,"suffix":""},{"dropping-particle":"V","family":"Raimondo","given":"Joseph","non-dropping-particle":"","parse-names":false,"suffix":""}],"id":"ITEM-1","issued":{"date-parts":[["2018"]]},"page":"1-30","title":"Biophysical models reveal the relative importance of transporter proteins and impermeant anions in chloride homeostasis","type":"article-journal"},"uris":["http://www.mendeley.com/documents/?uuid=2d69b0bc-4c56-4c4c-97be-b80882d67bb2"]}],"mendeley":{"formattedCitation":"&lt;sup&gt;19&lt;/sup&gt;","plainTextFormattedCitation":"19","previouslyFormattedCitation":"&lt;sup&gt;20&lt;/sup&gt;"},"properties":{"noteIndex":0},"schema":"https://github.com/citation-style-language/schema/raw/master/csl-citation.json"}</w:instrText>
      </w:r>
      <w:r w:rsidRPr="00662B56">
        <w:fldChar w:fldCharType="separate"/>
      </w:r>
      <w:r w:rsidR="00703A11" w:rsidRPr="00703A11">
        <w:rPr>
          <w:noProof/>
          <w:vertAlign w:val="superscript"/>
        </w:rPr>
        <w:t>19</w:t>
      </w:r>
      <w:r w:rsidRPr="00662B56">
        <w:fldChar w:fldCharType="end"/>
      </w:r>
      <w:r w:rsidRPr="00662B56">
        <w:t xml:space="preserve"> thus illustrating the potential ability of impermeant anions to grow neuronal processes, and it may be possible that neurons could use the transport and tethering of impermeant anions to grow or modify the volume of neuronal compartments</w:t>
      </w:r>
      <w:r>
        <w:t xml:space="preserve">. </w:t>
      </w:r>
      <w:r w:rsidR="00B74AF1">
        <w:t xml:space="preserve">Speculatively, </w:t>
      </w:r>
      <w:r>
        <w:t>the interaction between impermeant anions and electrical fields</w:t>
      </w:r>
      <w:r w:rsidR="00B74AF1">
        <w:t xml:space="preserve"> may</w:t>
      </w:r>
      <w:r>
        <w:t xml:space="preserve"> also contributes to plasticity through the development of dendritic spines.</w:t>
      </w:r>
    </w:p>
    <w:p w14:paraId="6027504B" w14:textId="508C7522" w:rsidR="007512CB" w:rsidRPr="00662B56" w:rsidRDefault="00114E84" w:rsidP="00662B56">
      <w:pPr>
        <w:ind w:left="426"/>
      </w:pPr>
      <w:r>
        <w:t xml:space="preserve">Although some work has been done to </w:t>
      </w:r>
      <w:r w:rsidR="00662B56">
        <w:t>explore</w:t>
      </w:r>
      <w:r>
        <w:t xml:space="preserve"> the osmotic and electrical effects of impermeant anions there are still many unanswered questions. It remains unknown whether spatial inhomogeneities in the distribution of impermeant anions plays a role in neural function. Moreover, the impact of impermeant anions in an electrodiffusion based model has not yet been adequately explored. In my thesis I will investigate this unknown territory whilst also considering the effect of impermeant anions in disease processes.</w:t>
      </w:r>
    </w:p>
    <w:p w14:paraId="4CCC7ED1" w14:textId="77777777" w:rsidR="00AC1E87" w:rsidRPr="00BA5B51" w:rsidRDefault="00AC1E87" w:rsidP="00AC1E87">
      <w:pPr>
        <w:rPr>
          <w:b/>
          <w:bCs/>
          <w:sz w:val="28"/>
          <w:szCs w:val="22"/>
        </w:rPr>
      </w:pPr>
      <w:r>
        <w:rPr>
          <w:b/>
          <w:bCs/>
          <w:sz w:val="28"/>
          <w:szCs w:val="22"/>
        </w:rPr>
        <w:t>Impermeant anions in disease</w:t>
      </w:r>
    </w:p>
    <w:p w14:paraId="5C29F62F" w14:textId="77777777" w:rsidR="00AC1E87" w:rsidRDefault="00AC1E87" w:rsidP="00AC1E87">
      <w:pPr>
        <w:ind w:left="426"/>
      </w:pPr>
      <w:r>
        <w:t>As physiological osmotic balance in the brain is highly regulated by impermeant anions, in cerebral oedema it is likely that impermeant anions play a role in the pathophysiological processes as well. After a stroke or a traumatic brain injury (TBI) the brain swells leading to an increase in intracranial pressure (ICP). High ICPs result in the paradoxical occlusion of blood vessels leading to worsening ischaemia. Ischaemia leads to further swelling which compresses the brain leading to more cell death in a self-perpetuating and destructive manner.</w:t>
      </w:r>
    </w:p>
    <w:p w14:paraId="50D6563E" w14:textId="4E01B89A" w:rsidR="00AC1E87" w:rsidRDefault="00AC1E87" w:rsidP="00AC1E87">
      <w:pPr>
        <w:ind w:left="426"/>
      </w:pPr>
      <w:r>
        <w:t>The transition from ischaemia to swelling can be partially attributed to the impact of impermeant ions. When ATP (adenosine triphosphate) is depleted in ischaemia, the sodium-potassium pumps fail leading to an inability to pump cations out of the cell. Impermeant anions drive the inward movement of cations via the Donnan osmotic pressure. This flow causes water to enter the cell and result in cell swelling. Although there are other hypotheses to explain the swelling in ischaemia, it is likely that impermeant anions are perpetuating the pathological processes that are occurring</w:t>
      </w:r>
      <w:r>
        <w:fldChar w:fldCharType="begin" w:fldLock="1"/>
      </w:r>
      <w:r w:rsidR="00703A11">
        <w:instrText>ADDIN CSL_CITATION {"citationItems":[{"id":"ITEM-1","itemData":{"DOI":"10.1098/rsta.2009.0223","ISSN":"1364503X","PMID":"20047940","abstract":"Cerebral oedema or brain tissue swelling is a significant complication following traumatic brain injury or stroke that can increase the intracranial pressure (ICP) and impair blood flow. Here, we have identified a potential driver of oedema: the negatively charged molecules fixed within cells. This fixed charge density (FCD), once exposed, could increase ICP through the Donnan effect. We have shown that metabolic processes and membrane integrity are required for concealing this FCD as slices of rat cortex swelled immediately (within 30 min) following dissection if treated with 2 deoxyglucose + cyanide (2DG+CN) or Triton X-100. Slices given ample oxygen and glucose, however, did not swell significantly. We also found that dead brain tissue swells and shrinks in response to changes in ionic strength of the bathing medium, which suggests that the Donnan effect is capable of pressurizing and swelling brain tissue. As predicted, a non-ionic osmolyte, 1,2 propanediol, elicited no volume change at 2000 × 10-3osmolesl-1 (Osm). Swelling data were well described by triphasic mixture theory with the calculated reference state FCD similar to that measured with a 1,9 dimethylmethylene blue assay. Taken together, these data suggest that intracellular fixed charges may contribute to the driving forces responsible for brain swelling. © 2010 The Royal Society.","author":[{"dropping-particle":"","family":"Elkin","given":"Benjamin S.","non-dropping-particle":"","parse-names":false,"suffix":""},{"dropping-particle":"","family":"Shaik","given":"Mohammed A.","non-dropping-particle":"","parse-names":false,"suffix":""},{"dropping-particle":"","family":"Morrison","given":"Barclay","non-dropping-particle":"","parse-names":false,"suffix":""}],"container-title":"Philosophical Transactions of the Royal Society A: Mathematical, Physical and Engineering Sciences","id":"ITEM-1","issue":"1912","issued":{"date-parts":[["2010"]]},"number-of-pages":"585-603","title":"Fixed negative charge and the Donnan effect: A description of the driving forces associated with brain tissue swelling and oedema","type":"book","volume":"368"},"uris":["http://www.mendeley.com/documents/?uuid=b3a9be08-d3e0-4cec-afc9-d670ec5411f7"]}],"mendeley":{"formattedCitation":"&lt;sup&gt;20&lt;/sup&gt;","plainTextFormattedCitation":"20","previouslyFormattedCitation":"&lt;sup&gt;21&lt;/sup&gt;"},"properties":{"noteIndex":0},"schema":"https://github.com/citation-style-language/schema/raw/master/csl-citation.json"}</w:instrText>
      </w:r>
      <w:r>
        <w:fldChar w:fldCharType="separate"/>
      </w:r>
      <w:r w:rsidR="00703A11" w:rsidRPr="00703A11">
        <w:rPr>
          <w:noProof/>
          <w:vertAlign w:val="superscript"/>
        </w:rPr>
        <w:t>20</w:t>
      </w:r>
      <w:r>
        <w:fldChar w:fldCharType="end"/>
      </w:r>
      <w:r>
        <w:t xml:space="preserve">. </w:t>
      </w:r>
    </w:p>
    <w:p w14:paraId="49B77B50" w14:textId="2B1B4A8E" w:rsidR="00AC1E87" w:rsidRDefault="00AC1E87" w:rsidP="00AC1E87">
      <w:pPr>
        <w:ind w:left="426"/>
      </w:pPr>
      <w:r>
        <w:t xml:space="preserve">Impermeant anions also contribute to the pathology seen in several neurodegenerative disorders, most prominently are the Tauopathies where Tau protein is one of the hallmarks of several diseases including Alzheimer’s Disease. The Tau protein begins as a soluble intracellular protein but as it becomes phosphorylated and bundled together with microtubules these proteins become insoluble and thus are trapped within the intracellular compartment. </w:t>
      </w:r>
      <w:r w:rsidR="00037047">
        <w:t>T</w:t>
      </w:r>
      <w:r>
        <w:t>he clinical progression from short term memory loss to executive dysfunction in Alzheimer’s Disease closely mirrors the accumulation and spread of Tau proteins through specific brain regions (described by Braak’s staging)</w:t>
      </w:r>
      <w:r>
        <w:fldChar w:fldCharType="begin" w:fldLock="1"/>
      </w:r>
      <w:r w:rsidR="00703A11">
        <w:instrText>ADDIN CSL_CITATION {"citationItems":[{"id":"ITEM-1","itemData":{"DOI":"10.1146/annurev-neuro-072116-031153","ISSN":"15454126","PMID":"28772101","abstract":"A pathway from the natively unfolded microtubule-associated protein Tau to a highly structured amyloid fibril underlies human Tauopathies. This ordered assembly causes disease and represents the gain of toxic function. In recent years, evidence has accumulated to suggest that Tau inclusions form first in a small number of brain cells, from where they propagate to other regions, resulting in neurodegeneration and disease. Propagation of pathology is often called prion-like, which refers to the capacity of an assembled protein to induce the same abnormal conformation in a protein of the same kind, initiating a self-amplifying cascade. In addition, prion-like encompasses the release of protein aggregates from brain cells and their uptake by neighboring cells. In mice, the intracerebral injection of Tau inclusions induces the ordered assembly of monomeric Tau, followed by its spreading to distant brain regions. Conformational differences between Tau aggregates from transgenic mouse brain and in vitro assembled recombinant protein account for the greater seeding potency of brain aggregates. Short fibrils constitute the major species of seed-competent Tau in the brains of transgenic mice. The existence of multiple human Tauopathies with distinct fibril morphologies has led to the suggestion that different molecular conformers (or strains) of aggregated Tau exist.","author":[{"dropping-particle":"","family":"Goedert","given":"Michel","non-dropping-particle":"","parse-names":false,"suffix":""},{"dropping-particle":"","family":"Eisenberg","given":"David S.","non-dropping-particle":"","parse-names":false,"suffix":""},{"dropping-particle":"","family":"Crowther","given":"R. Anthony","non-dropping-particle":"","parse-names":false,"suffix":""}],"container-title":"Annual Review of Neuroscience","id":"ITEM-1","issued":{"date-parts":[["2017"]]},"page":"189-210","title":"Propagation of Tau Aggregates and Neurodegeneration","type":"article-journal","volume":"40"},"uris":["http://www.mendeley.com/documents/?uuid=d2592104-47eb-40bd-b699-d8b9c7f6c305"]}],"mendeley":{"formattedCitation":"&lt;sup&gt;21&lt;/sup&gt;","plainTextFormattedCitation":"21","previouslyFormattedCitation":"&lt;sup&gt;22&lt;/sup&gt;"},"properties":{"noteIndex":0},"schema":"https://github.com/citation-style-language/schema/raw/master/csl-citation.json"}</w:instrText>
      </w:r>
      <w:r>
        <w:fldChar w:fldCharType="separate"/>
      </w:r>
      <w:r w:rsidR="00703A11" w:rsidRPr="00703A11">
        <w:rPr>
          <w:noProof/>
          <w:vertAlign w:val="superscript"/>
        </w:rPr>
        <w:t>21</w:t>
      </w:r>
      <w:r>
        <w:fldChar w:fldCharType="end"/>
      </w:r>
      <w:r>
        <w:t xml:space="preserve">.Tau proteins can also accumulate in glial cells and play a role in Progressive Supranuclear Palsy (PSP) and </w:t>
      </w:r>
      <w:r>
        <w:lastRenderedPageBreak/>
        <w:t>Corticobasal Degeneration (CBD), while increased Tau proteins in astrocytes have been linked to aging.</w:t>
      </w:r>
    </w:p>
    <w:p w14:paraId="701B2A6C" w14:textId="765CAB3F" w:rsidR="00000056" w:rsidRPr="00037047" w:rsidRDefault="00AC1E87" w:rsidP="00315473">
      <w:pPr>
        <w:ind w:left="426"/>
      </w:pPr>
      <w:r>
        <w:t xml:space="preserve">Several other neurodegenerative disorders are also characterised by subcellular protein build up. In Parkinson’s Disease intracellular alpha-synuclein deposition and is correlated to disease progression and symptomatology. Similarly, in Pick’s Disease, </w:t>
      </w:r>
      <w:proofErr w:type="gramStart"/>
      <w:r>
        <w:t>Pick</w:t>
      </w:r>
      <w:proofErr w:type="gramEnd"/>
      <w:r>
        <w:t xml:space="preserve"> bodies can be found inside neurons. Extracellular protein deposition also occurs in Huntington’s disease, Multiple Sclerosis, Spinocerebellar Ataxia and Transmissible Spongiform Encephalopathy (the most common being Jakob-Creutzfeldt disease)</w:t>
      </w:r>
      <w:r>
        <w:fldChar w:fldCharType="begin" w:fldLock="1"/>
      </w:r>
      <w:r w:rsidR="00703A11">
        <w:instrText>ADDIN CSL_CITATION {"citationItems":[{"id":"ITEM-1","itemData":{"DOI":"10.3390/brainsci10040232","ISSN":"20763425","abstract":"The accumulation of abnormal protein aggregates represents a universal hallmark of neurodegenerative diseases (NDDs). Post-translational modifications (PTMs) regulate protein structure and function. Dysregulated PTMs may influence the propensity for protein aggregation in NDD-proteinopathies. To investigate this, we systematically reviewed the literature to evaluate effects of PTMs on aggregation propensity for major proteins linked to the pathogenesis and/or progression of NDDs. A search of PubMed, MEDLINE, EMBASE, and Web of Science Core Collection was conducted to retrieve studies that investigated an association between PTMs and protein aggregation in seven NDDs: Alzheimer’s disease (AD), Parkinson’s disease (PD), Huntington’s disease (HD), amyotrophic lateral sclerosis (ALS), spinocerebellar ataxias, transmissible spongiform encephalopathy, and multiple sclerosis. Together, 1222 studies were identified, of which 69 met eligibility criteria. We identified that the following PTMs, in isolation or combination, potentially act as modulators of proteinopathy in NDDs: Isoaspartate formation in A</w:instrText>
      </w:r>
      <w:r w:rsidR="00703A11">
        <w:rPr>
          <w:rFonts w:hint="eastAsia"/>
        </w:rPr>
        <w:instrText>β</w:instrText>
      </w:r>
      <w:r w:rsidR="00703A11">
        <w:instrText>, phosphorylation of A</w:instrText>
      </w:r>
      <w:r w:rsidR="00703A11">
        <w:rPr>
          <w:rFonts w:hint="eastAsia"/>
        </w:rPr>
        <w:instrText>β</w:instrText>
      </w:r>
      <w:r w:rsidR="00703A11">
        <w:instrText xml:space="preserve"> or tau in AD; acetylation, 4-hydroxy-2-neonal modification, OGlcNAcylation or phosphorylation of </w:instrText>
      </w:r>
      <w:r w:rsidR="00703A11">
        <w:rPr>
          <w:rFonts w:hint="eastAsia"/>
        </w:rPr>
        <w:instrText>α</w:instrText>
      </w:r>
      <w:r w:rsidR="00703A11">
        <w:instrText>-synuclein in PD; acetylation or phosphorylation of TAR DNA-binding protein-43 in ALS, and SUMOylation of superoxide dismutase-1 in ALS; and phosphorylation of huntingtin in HD. The potential pharmacological manipulation of these aggregation-modulating PTMs represents an as-yet untapped source of therapy to treat NDDs.","author":[{"dropping-particle":"","family":"Schaffert","given":"Larissa Nele","non-dropping-particle":"","parse-names":false,"suffix":""},{"dropping-particle":"","family":"Carter","given":"Wayne G.","non-dropping-particle":"","parse-names":false,"suffix":""}],"container-title":"Brain Sciences","id":"ITEM-1","issue":"4","issued":{"date-parts":[["2020"]]},"page":"1-37","title":"Do post-translational modifications influence protein aggregation in neurodegenerative diseases: A systematic review","type":"article-journal","volume":"10"},"uris":["http://www.mendeley.com/documents/?uuid=bbad1e3a-862c-42b9-a9c6-f5fd6df5bb3e"]}],"mendeley":{"formattedCitation":"&lt;sup&gt;22&lt;/sup&gt;","plainTextFormattedCitation":"22","previouslyFormattedCitation":"&lt;sup&gt;23&lt;/sup&gt;"},"properties":{"noteIndex":0},"schema":"https://github.com/citation-style-language/schema/raw/master/csl-citation.json"}</w:instrText>
      </w:r>
      <w:r>
        <w:fldChar w:fldCharType="separate"/>
      </w:r>
      <w:r w:rsidR="00703A11" w:rsidRPr="00703A11">
        <w:rPr>
          <w:noProof/>
          <w:vertAlign w:val="superscript"/>
        </w:rPr>
        <w:t>22</w:t>
      </w:r>
      <w:r>
        <w:fldChar w:fldCharType="end"/>
      </w:r>
      <w:r>
        <w:t>.</w:t>
      </w:r>
    </w:p>
    <w:p w14:paraId="637E192B" w14:textId="38C168C2" w:rsidR="00AC1E87" w:rsidRPr="00AC1E87" w:rsidRDefault="00AC1E87" w:rsidP="00AF68E2">
      <w:pPr>
        <w:rPr>
          <w:b/>
          <w:bCs/>
          <w:color w:val="000000" w:themeColor="text1"/>
          <w:sz w:val="28"/>
          <w:szCs w:val="22"/>
        </w:rPr>
      </w:pPr>
      <w:r w:rsidRPr="00AC1E87">
        <w:rPr>
          <w:b/>
          <w:bCs/>
          <w:color w:val="000000" w:themeColor="text1"/>
          <w:sz w:val="28"/>
          <w:szCs w:val="22"/>
        </w:rPr>
        <w:t>Conclusion</w:t>
      </w:r>
      <w:bookmarkStart w:id="0" w:name="_GoBack"/>
      <w:bookmarkEnd w:id="0"/>
    </w:p>
    <w:p w14:paraId="0AEB5B56" w14:textId="05141FEE" w:rsidR="00BA5B51" w:rsidRPr="00315473" w:rsidRDefault="00D56115" w:rsidP="00315473">
      <w:pPr>
        <w:ind w:left="426"/>
      </w:pPr>
      <w:r>
        <w:t>E</w:t>
      </w:r>
      <w:r w:rsidR="00D330A6">
        <w:t xml:space="preserve">quivalent circuit models and </w:t>
      </w:r>
      <w:r w:rsidR="009B1110">
        <w:t>Cable Theory</w:t>
      </w:r>
      <w:r w:rsidR="00D330A6">
        <w:t xml:space="preserve"> are</w:t>
      </w:r>
      <w:r w:rsidR="000C16BB">
        <w:t xml:space="preserve"> means of modelling neural signal propagation but are</w:t>
      </w:r>
      <w:r w:rsidR="00D330A6">
        <w:t xml:space="preserve"> limited in that they cannot make accurate predictions in areas of rapid ionic fluxes (e.g. dendritic spines)</w:t>
      </w:r>
      <w:r w:rsidR="000C16BB">
        <w:t>. Moreover, they do not account for impermeant anions</w:t>
      </w:r>
      <w:r>
        <w:t>; molecules</w:t>
      </w:r>
      <w:r w:rsidR="000C16BB">
        <w:t xml:space="preserve"> whose effect on signal propagation remains unknown</w:t>
      </w:r>
      <w:r w:rsidR="001761B9">
        <w:t>.</w:t>
      </w:r>
      <w:r w:rsidR="000C16BB">
        <w:t xml:space="preserve"> Both rapid ionic fluxes and impermeant anions contribute to diseases which can’t be adequately modelled with current strategies. Electrodiffusion based models allow for accurate, </w:t>
      </w:r>
      <w:r>
        <w:t>albeit</w:t>
      </w:r>
      <w:r w:rsidR="000C16BB">
        <w:t xml:space="preserve"> computationally expensive, predicti</w:t>
      </w:r>
      <w:r>
        <w:t>ons in instances where traditional models are limited.</w:t>
      </w:r>
      <w:r w:rsidR="000C16BB">
        <w:t xml:space="preserve"> In this MSc I propose</w:t>
      </w:r>
      <w:r>
        <w:t xml:space="preserve"> constructing an electrodiffusion based model</w:t>
      </w:r>
      <w:r w:rsidR="000C16BB">
        <w:t xml:space="preserve"> </w:t>
      </w:r>
      <w:r>
        <w:t xml:space="preserve">to </w:t>
      </w:r>
      <w:r w:rsidR="000C16BB">
        <w:t>investigat</w:t>
      </w:r>
      <w:r>
        <w:t>e</w:t>
      </w:r>
      <w:r w:rsidR="000C16BB">
        <w:t xml:space="preserve"> the impact impermeant anions have on</w:t>
      </w:r>
      <w:r w:rsidR="00703A11">
        <w:t xml:space="preserve"> the isopotential status of neurons and the implications this will have on</w:t>
      </w:r>
      <w:r w:rsidR="000C16BB">
        <w:t xml:space="preserve"> neural signallin</w:t>
      </w:r>
      <w:r>
        <w:t>g</w:t>
      </w:r>
      <w:r w:rsidR="000C16BB">
        <w:t xml:space="preserve">. Once developed this model will allow me to advance neuroscientific theory regarding the role of impermeant </w:t>
      </w:r>
      <w:r w:rsidR="00FD301D">
        <w:t>anions and</w:t>
      </w:r>
      <w:r w:rsidR="000C16BB">
        <w:t xml:space="preserve"> may </w:t>
      </w:r>
      <w:r>
        <w:t xml:space="preserve">further </w:t>
      </w:r>
      <w:r w:rsidR="000C16BB">
        <w:t xml:space="preserve">provide important </w:t>
      </w:r>
      <w:r w:rsidR="00FD301D">
        <w:t>mechanistic explanations of disease processes.</w:t>
      </w:r>
      <w:r w:rsidR="000C16BB">
        <w:t xml:space="preserve"> </w:t>
      </w:r>
    </w:p>
    <w:p w14:paraId="13D7DC8B" w14:textId="77777777" w:rsidR="00755323" w:rsidRDefault="00755323" w:rsidP="00307183">
      <w:pPr>
        <w:ind w:left="426"/>
      </w:pPr>
    </w:p>
    <w:p w14:paraId="13B9CA6F" w14:textId="4D1FE856" w:rsidR="00AF68E2" w:rsidRPr="00315473" w:rsidRDefault="00AF68E2" w:rsidP="00315473">
      <w:pPr>
        <w:pStyle w:val="Heading1"/>
      </w:pPr>
      <w:r>
        <w:t>Aims and objectives</w:t>
      </w:r>
    </w:p>
    <w:p w14:paraId="5997BA0C" w14:textId="19E28A73" w:rsidR="00AF68E2" w:rsidRPr="00057F1D" w:rsidRDefault="00AF68E2" w:rsidP="00AF68E2">
      <w:r w:rsidRPr="00057F1D">
        <w:t xml:space="preserve">The overall aim of my thesis is to </w:t>
      </w:r>
      <w:r>
        <w:t>develope</w:t>
      </w:r>
      <w:r w:rsidRPr="00057F1D">
        <w:t xml:space="preserve"> a biophysical</w:t>
      </w:r>
      <w:r>
        <w:t>ly accurate</w:t>
      </w:r>
      <w:r w:rsidRPr="00057F1D">
        <w:t xml:space="preserve"> computational neuronal model </w:t>
      </w:r>
      <w:r>
        <w:t xml:space="preserve">incorporating electrodiffusion </w:t>
      </w:r>
      <w:r w:rsidR="00000056">
        <w:t>to</w:t>
      </w:r>
      <w:r w:rsidRPr="00057F1D">
        <w:t xml:space="preserve"> investigate the influence of impermeant anions on the electrical and information processing properties of neurons.</w:t>
      </w:r>
    </w:p>
    <w:p w14:paraId="2CC94144" w14:textId="77777777" w:rsidR="00AF68E2" w:rsidRDefault="00AF68E2" w:rsidP="00AF68E2">
      <w:r>
        <w:t>The objectives are as follows:</w:t>
      </w:r>
    </w:p>
    <w:p w14:paraId="3CA8C111" w14:textId="22B6FA6C" w:rsidR="00315473" w:rsidRPr="00315473" w:rsidRDefault="00315473" w:rsidP="00315473">
      <w:pPr>
        <w:pStyle w:val="ListParagraph"/>
        <w:numPr>
          <w:ilvl w:val="0"/>
          <w:numId w:val="1"/>
        </w:numPr>
      </w:pPr>
      <w:r w:rsidRPr="00315473">
        <w:t>To develop a computational tool to dynamically model ion homeostasis, volume regulation and electrical changes that occur within a neuron</w:t>
      </w:r>
    </w:p>
    <w:p w14:paraId="31036D10" w14:textId="77777777" w:rsidR="00315473" w:rsidRPr="00315473" w:rsidRDefault="00315473" w:rsidP="00315473">
      <w:pPr>
        <w:pStyle w:val="ListParagraph"/>
        <w:numPr>
          <w:ilvl w:val="1"/>
          <w:numId w:val="1"/>
        </w:numPr>
      </w:pPr>
      <w:r w:rsidRPr="00315473">
        <w:t>Create a single compartmental model</w:t>
      </w:r>
    </w:p>
    <w:p w14:paraId="6B7BDF05" w14:textId="77777777" w:rsidR="00315473" w:rsidRPr="00315473" w:rsidRDefault="00315473" w:rsidP="00315473">
      <w:pPr>
        <w:pStyle w:val="ListParagraph"/>
        <w:numPr>
          <w:ilvl w:val="1"/>
          <w:numId w:val="1"/>
        </w:numPr>
      </w:pPr>
      <w:r w:rsidRPr="00315473">
        <w:t>Create a multicompartmental model incorporating the properties of diffusion and electrical drift</w:t>
      </w:r>
    </w:p>
    <w:p w14:paraId="0A27A55A" w14:textId="60B1D78D" w:rsidR="00315473" w:rsidRDefault="00315473" w:rsidP="00315473">
      <w:pPr>
        <w:pStyle w:val="ListParagraph"/>
        <w:numPr>
          <w:ilvl w:val="1"/>
          <w:numId w:val="1"/>
        </w:numPr>
      </w:pPr>
      <w:r w:rsidRPr="00315473">
        <w:t>Create a tool to visualize the changes to the ionic concentrations, electrical properties and cell volume within each compartment as these properties vary with time</w:t>
      </w:r>
    </w:p>
    <w:p w14:paraId="21A71FA8" w14:textId="77777777" w:rsidR="00315473" w:rsidRPr="00315473" w:rsidRDefault="00315473" w:rsidP="00315473">
      <w:pPr>
        <w:pStyle w:val="ListParagraph"/>
        <w:ind w:left="1440"/>
      </w:pPr>
    </w:p>
    <w:p w14:paraId="44329D2B" w14:textId="490F3DBC" w:rsidR="00315473" w:rsidRDefault="00315473" w:rsidP="00315473">
      <w:pPr>
        <w:pStyle w:val="ListParagraph"/>
        <w:numPr>
          <w:ilvl w:val="0"/>
          <w:numId w:val="1"/>
        </w:numPr>
      </w:pPr>
      <w:r w:rsidRPr="00315473">
        <w:t>Investigate the effect of impermeant anions on the isopotential status of neurons</w:t>
      </w:r>
      <w:r>
        <w:t>.</w:t>
      </w:r>
    </w:p>
    <w:p w14:paraId="6830A428" w14:textId="4375A9D4" w:rsidR="00315473" w:rsidRPr="00315473" w:rsidRDefault="00315473" w:rsidP="00315473">
      <w:pPr>
        <w:pStyle w:val="ListParagraph"/>
        <w:numPr>
          <w:ilvl w:val="0"/>
          <w:numId w:val="1"/>
        </w:numPr>
      </w:pPr>
      <w:r w:rsidRPr="00315473">
        <w:t>Investigate how excitatory or inhibitory synaptic input is modified by the presence of impermeant anions</w:t>
      </w:r>
      <w:r>
        <w:t>.</w:t>
      </w:r>
    </w:p>
    <w:p w14:paraId="4B5D15F3" w14:textId="77777777" w:rsidR="00315473" w:rsidRPr="00315473" w:rsidRDefault="00315473" w:rsidP="00716A8B">
      <w:pPr>
        <w:pStyle w:val="ListParagraph"/>
        <w:numPr>
          <w:ilvl w:val="0"/>
          <w:numId w:val="1"/>
        </w:numPr>
        <w:rPr>
          <w:color w:val="000000" w:themeColor="text1"/>
        </w:rPr>
      </w:pPr>
      <w:r w:rsidRPr="00315473">
        <w:lastRenderedPageBreak/>
        <w:t>Investigate the impermeant anions have on information processing (action potential generation)</w:t>
      </w:r>
      <w:r>
        <w:t>.</w:t>
      </w:r>
    </w:p>
    <w:p w14:paraId="180470E7" w14:textId="4A30C0B1" w:rsidR="00315473" w:rsidRPr="00315473" w:rsidRDefault="00315473" w:rsidP="00716A8B">
      <w:pPr>
        <w:pStyle w:val="ListParagraph"/>
        <w:numPr>
          <w:ilvl w:val="0"/>
          <w:numId w:val="1"/>
        </w:numPr>
        <w:rPr>
          <w:color w:val="000000" w:themeColor="text1"/>
        </w:rPr>
      </w:pPr>
      <w:r w:rsidRPr="00315473">
        <w:rPr>
          <w:color w:val="000000" w:themeColor="text1"/>
        </w:rPr>
        <w:t>Explore how any observed effects may be relevant to disease processes.</w:t>
      </w:r>
    </w:p>
    <w:p w14:paraId="2C9071A9" w14:textId="1837C7B7" w:rsidR="00307183" w:rsidRDefault="00307183" w:rsidP="00BA5B51"/>
    <w:p w14:paraId="3940AAC6" w14:textId="77777777" w:rsidR="00BA5B51" w:rsidRDefault="00BA5B51" w:rsidP="00BA5B51"/>
    <w:p w14:paraId="34F587EF" w14:textId="77777777" w:rsidR="00AF68E2" w:rsidRDefault="00AF68E2" w:rsidP="00AF68E2">
      <w:pPr>
        <w:pStyle w:val="Heading1"/>
      </w:pPr>
      <w:r>
        <w:t>References</w:t>
      </w:r>
    </w:p>
    <w:p w14:paraId="4A6CA794" w14:textId="77777777" w:rsidR="00AF68E2" w:rsidRPr="00AC1E87" w:rsidRDefault="00AF68E2" w:rsidP="00AF68E2"/>
    <w:p w14:paraId="1D4FA586" w14:textId="4A9ED3CC" w:rsidR="00703A11" w:rsidRPr="00703A11" w:rsidRDefault="00AF68E2" w:rsidP="00703A11">
      <w:pPr>
        <w:widowControl w:val="0"/>
        <w:autoSpaceDE w:val="0"/>
        <w:autoSpaceDN w:val="0"/>
        <w:adjustRightInd w:val="0"/>
        <w:spacing w:line="240" w:lineRule="auto"/>
        <w:ind w:left="640" w:hanging="640"/>
        <w:rPr>
          <w:rFonts w:cs="Times New Roman"/>
          <w:noProof/>
          <w:szCs w:val="24"/>
        </w:rPr>
      </w:pPr>
      <w:r w:rsidRPr="00AC1E87">
        <w:fldChar w:fldCharType="begin" w:fldLock="1"/>
      </w:r>
      <w:r w:rsidRPr="00AC1E87">
        <w:instrText xml:space="preserve">ADDIN Mendeley Bibliography CSL_BIBLIOGRAPHY </w:instrText>
      </w:r>
      <w:r w:rsidRPr="00AC1E87">
        <w:fldChar w:fldCharType="separate"/>
      </w:r>
      <w:r w:rsidR="00703A11" w:rsidRPr="00703A11">
        <w:rPr>
          <w:rFonts w:cs="Times New Roman"/>
          <w:noProof/>
          <w:szCs w:val="24"/>
        </w:rPr>
        <w:t xml:space="preserve">1. </w:t>
      </w:r>
      <w:r w:rsidR="00703A11" w:rsidRPr="00703A11">
        <w:rPr>
          <w:rFonts w:cs="Times New Roman"/>
          <w:noProof/>
          <w:szCs w:val="24"/>
        </w:rPr>
        <w:tab/>
        <w:t xml:space="preserve">Hodgkin, Huxley. A Quantitative Description of Membrane Current and its Application to Conduction and Excitation in Nerve. </w:t>
      </w:r>
      <w:r w:rsidR="00703A11" w:rsidRPr="00703A11">
        <w:rPr>
          <w:rFonts w:cs="Times New Roman"/>
          <w:i/>
          <w:iCs/>
          <w:noProof/>
          <w:szCs w:val="24"/>
        </w:rPr>
        <w:t>J Ph</w:t>
      </w:r>
      <w:r w:rsidR="00703A11" w:rsidRPr="00703A11">
        <w:rPr>
          <w:rFonts w:cs="Times New Roman"/>
          <w:noProof/>
          <w:szCs w:val="24"/>
        </w:rPr>
        <w:t>. 1952;117:500-544.</w:t>
      </w:r>
    </w:p>
    <w:p w14:paraId="138DC1DA"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2. </w:t>
      </w:r>
      <w:r w:rsidRPr="00703A11">
        <w:rPr>
          <w:rFonts w:cs="Times New Roman"/>
          <w:noProof/>
          <w:szCs w:val="24"/>
        </w:rPr>
        <w:tab/>
        <w:t>Rall W. Wilfrid Rall: A short autobiography.</w:t>
      </w:r>
    </w:p>
    <w:p w14:paraId="40527634"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3. </w:t>
      </w:r>
      <w:r w:rsidRPr="00703A11">
        <w:rPr>
          <w:rFonts w:cs="Times New Roman"/>
          <w:noProof/>
          <w:szCs w:val="24"/>
        </w:rPr>
        <w:tab/>
        <w:t xml:space="preserve">Pods J, Schönke J, Bastian P. Electrodiffusion models of neurons and extracellular space using the poisson-nernst-planck equations - Numerical simulation of the intra- and extracellular potential for an axon model. </w:t>
      </w:r>
      <w:r w:rsidRPr="00703A11">
        <w:rPr>
          <w:rFonts w:cs="Times New Roman"/>
          <w:i/>
          <w:iCs/>
          <w:noProof/>
          <w:szCs w:val="24"/>
        </w:rPr>
        <w:t>Biophys J</w:t>
      </w:r>
      <w:r w:rsidRPr="00703A11">
        <w:rPr>
          <w:rFonts w:cs="Times New Roman"/>
          <w:noProof/>
          <w:szCs w:val="24"/>
        </w:rPr>
        <w:t>. 2013;105(1):242-254. doi:10.1016/j.bpj.2013.05.041</w:t>
      </w:r>
    </w:p>
    <w:p w14:paraId="368D709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4. </w:t>
      </w:r>
      <w:r w:rsidRPr="00703A11">
        <w:rPr>
          <w:rFonts w:cs="Times New Roman"/>
          <w:noProof/>
          <w:szCs w:val="24"/>
        </w:rPr>
        <w:tab/>
        <w:t xml:space="preserve">Savtchenko LP, Poo MM, Rusakov DA. Electrodiffusion phenomena in neuroscience: A neglected companion. </w:t>
      </w:r>
      <w:r w:rsidRPr="00703A11">
        <w:rPr>
          <w:rFonts w:cs="Times New Roman"/>
          <w:i/>
          <w:iCs/>
          <w:noProof/>
          <w:szCs w:val="24"/>
        </w:rPr>
        <w:t>Nat Rev Neurosci</w:t>
      </w:r>
      <w:r w:rsidRPr="00703A11">
        <w:rPr>
          <w:rFonts w:cs="Times New Roman"/>
          <w:noProof/>
          <w:szCs w:val="24"/>
        </w:rPr>
        <w:t>. 2017;18(10):598-612. doi:10.1038/nrn.2017.101</w:t>
      </w:r>
    </w:p>
    <w:p w14:paraId="6B2570E6"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5. </w:t>
      </w:r>
      <w:r w:rsidRPr="00703A11">
        <w:rPr>
          <w:rFonts w:cs="Times New Roman"/>
          <w:noProof/>
          <w:szCs w:val="24"/>
        </w:rPr>
        <w:tab/>
        <w:t>Hines ML. The NEURON Simulation Environment. 1997;1209:1179-1209.</w:t>
      </w:r>
    </w:p>
    <w:p w14:paraId="1669272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6. </w:t>
      </w:r>
      <w:r w:rsidRPr="00703A11">
        <w:rPr>
          <w:rFonts w:cs="Times New Roman"/>
          <w:noProof/>
          <w:szCs w:val="24"/>
        </w:rPr>
        <w:tab/>
        <w:t xml:space="preserve">Lopreore CL, Bartol TM, Coggan JS, et al. Computational modeling of three-dimensional electrodiffusion in biological systems: Application to the node of Ranvier. </w:t>
      </w:r>
      <w:r w:rsidRPr="00703A11">
        <w:rPr>
          <w:rFonts w:cs="Times New Roman"/>
          <w:i/>
          <w:iCs/>
          <w:noProof/>
          <w:szCs w:val="24"/>
        </w:rPr>
        <w:t>Biophys J</w:t>
      </w:r>
      <w:r w:rsidRPr="00703A11">
        <w:rPr>
          <w:rFonts w:cs="Times New Roman"/>
          <w:noProof/>
          <w:szCs w:val="24"/>
        </w:rPr>
        <w:t>. 2008;95(6):2624-2635. doi:10.1529/biophysj.108.132167</w:t>
      </w:r>
    </w:p>
    <w:p w14:paraId="5B101042"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7. </w:t>
      </w:r>
      <w:r w:rsidRPr="00703A11">
        <w:rPr>
          <w:rFonts w:cs="Times New Roman"/>
          <w:noProof/>
          <w:szCs w:val="24"/>
        </w:rPr>
        <w:tab/>
        <w:t xml:space="preserve">Markram H, Muller E, Ramaswamy S, et al. Reconstruction and Simulation of Neocortical Microcircuitry. </w:t>
      </w:r>
      <w:r w:rsidRPr="00703A11">
        <w:rPr>
          <w:rFonts w:cs="Times New Roman"/>
          <w:i/>
          <w:iCs/>
          <w:noProof/>
          <w:szCs w:val="24"/>
        </w:rPr>
        <w:t>Cell</w:t>
      </w:r>
      <w:r w:rsidRPr="00703A11">
        <w:rPr>
          <w:rFonts w:cs="Times New Roman"/>
          <w:noProof/>
          <w:szCs w:val="24"/>
        </w:rPr>
        <w:t>. 2015;163(2):456-492. doi:10.1016/j.cell.2015.09.029</w:t>
      </w:r>
    </w:p>
    <w:p w14:paraId="124C8EF1"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8. </w:t>
      </w:r>
      <w:r w:rsidRPr="00703A11">
        <w:rPr>
          <w:rFonts w:cs="Times New Roman"/>
          <w:noProof/>
          <w:szCs w:val="24"/>
        </w:rPr>
        <w:tab/>
        <w:t xml:space="preserve">Keener J, Sneyd J. </w:t>
      </w:r>
      <w:r w:rsidRPr="00703A11">
        <w:rPr>
          <w:rFonts w:cs="Times New Roman"/>
          <w:i/>
          <w:iCs/>
          <w:noProof/>
          <w:szCs w:val="24"/>
        </w:rPr>
        <w:t>Mathematical Physiology I: Cellular Physiology 2nd Edition</w:t>
      </w:r>
      <w:r w:rsidRPr="00703A11">
        <w:rPr>
          <w:rFonts w:cs="Times New Roman"/>
          <w:noProof/>
          <w:szCs w:val="24"/>
        </w:rPr>
        <w:t>.; 2009.</w:t>
      </w:r>
    </w:p>
    <w:p w14:paraId="1E147AA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9. </w:t>
      </w:r>
      <w:r w:rsidRPr="00703A11">
        <w:rPr>
          <w:rFonts w:cs="Times New Roman"/>
          <w:noProof/>
          <w:szCs w:val="24"/>
        </w:rPr>
        <w:tab/>
        <w:t xml:space="preserve">Qian N, Sejnowski TJ. An electro-diffusion model for computing membrane potentials and ionic concentrations in branching dendrites, spines and axons. </w:t>
      </w:r>
      <w:r w:rsidRPr="00703A11">
        <w:rPr>
          <w:rFonts w:cs="Times New Roman"/>
          <w:i/>
          <w:iCs/>
          <w:noProof/>
          <w:szCs w:val="24"/>
        </w:rPr>
        <w:t>Biol Cybern</w:t>
      </w:r>
      <w:r w:rsidRPr="00703A11">
        <w:rPr>
          <w:rFonts w:cs="Times New Roman"/>
          <w:noProof/>
          <w:szCs w:val="24"/>
        </w:rPr>
        <w:t>. 1989;62(1):1-15. doi:10.1007/BF00217656</w:t>
      </w:r>
    </w:p>
    <w:p w14:paraId="12B26756"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0. </w:t>
      </w:r>
      <w:r w:rsidRPr="00703A11">
        <w:rPr>
          <w:rFonts w:cs="Times New Roman"/>
          <w:noProof/>
          <w:szCs w:val="24"/>
        </w:rPr>
        <w:tab/>
        <w:t xml:space="preserve">Ellingsrud AJ, Solbrå A, Einevoll GT, Halnes G, Rognes ME. Finite Element Simulation of Ionic Electrodiffusion in Cellular Geometries. </w:t>
      </w:r>
      <w:r w:rsidRPr="00703A11">
        <w:rPr>
          <w:rFonts w:cs="Times New Roman"/>
          <w:i/>
          <w:iCs/>
          <w:noProof/>
          <w:szCs w:val="24"/>
        </w:rPr>
        <w:t>Front Neuroinform</w:t>
      </w:r>
      <w:r w:rsidRPr="00703A11">
        <w:rPr>
          <w:rFonts w:cs="Times New Roman"/>
          <w:noProof/>
          <w:szCs w:val="24"/>
        </w:rPr>
        <w:t>. 2020;14(March):1-18. doi:10.3389/fninf.2020.00011</w:t>
      </w:r>
    </w:p>
    <w:p w14:paraId="6132FBB9"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1. </w:t>
      </w:r>
      <w:r w:rsidRPr="00703A11">
        <w:rPr>
          <w:rFonts w:cs="Times New Roman"/>
          <w:noProof/>
          <w:szCs w:val="24"/>
        </w:rPr>
        <w:tab/>
        <w:t xml:space="preserve">Solbrå A, Bergersen AW, van den Brink J, Malthe-Sørenssen A, Einevoll GT, Halnes G. A Kirchhoff-Nernst-Planck framework for modeling large scale extracellular electrodiffusion surrounding morphologically detailed neurons. </w:t>
      </w:r>
      <w:r w:rsidRPr="00703A11">
        <w:rPr>
          <w:rFonts w:cs="Times New Roman"/>
          <w:i/>
          <w:iCs/>
          <w:noProof/>
          <w:szCs w:val="24"/>
        </w:rPr>
        <w:t>PLoS Comput Biol</w:t>
      </w:r>
      <w:r w:rsidRPr="00703A11">
        <w:rPr>
          <w:rFonts w:cs="Times New Roman"/>
          <w:noProof/>
          <w:szCs w:val="24"/>
        </w:rPr>
        <w:t>. 2018;14(10):1-26. doi:10.1371/journal.pcbi.1006510</w:t>
      </w:r>
    </w:p>
    <w:p w14:paraId="7BEFCBDC"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2. </w:t>
      </w:r>
      <w:r w:rsidRPr="00703A11">
        <w:rPr>
          <w:rFonts w:cs="Times New Roman"/>
          <w:noProof/>
          <w:szCs w:val="24"/>
        </w:rPr>
        <w:tab/>
        <w:t xml:space="preserve">Koch C. </w:t>
      </w:r>
      <w:r w:rsidRPr="00703A11">
        <w:rPr>
          <w:rFonts w:cs="Times New Roman"/>
          <w:i/>
          <w:iCs/>
          <w:noProof/>
          <w:szCs w:val="24"/>
        </w:rPr>
        <w:t>Biophysics of Computation Information Processing in Single Neuron</w:t>
      </w:r>
      <w:r w:rsidRPr="00703A11">
        <w:rPr>
          <w:rFonts w:cs="Times New Roman"/>
          <w:noProof/>
          <w:szCs w:val="24"/>
        </w:rPr>
        <w:t>. Vol 11.; 2004. doi:10.3902/jnns.11.157_2</w:t>
      </w:r>
    </w:p>
    <w:p w14:paraId="396CA717"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3. </w:t>
      </w:r>
      <w:r w:rsidRPr="00703A11">
        <w:rPr>
          <w:rFonts w:cs="Times New Roman"/>
          <w:noProof/>
          <w:szCs w:val="24"/>
        </w:rPr>
        <w:tab/>
        <w:t xml:space="preserve">Trappenberg T. </w:t>
      </w:r>
      <w:r w:rsidRPr="00703A11">
        <w:rPr>
          <w:rFonts w:cs="Times New Roman"/>
          <w:i/>
          <w:iCs/>
          <w:noProof/>
          <w:szCs w:val="24"/>
        </w:rPr>
        <w:t>Fundamentals of Computational Neuroscience</w:t>
      </w:r>
      <w:r w:rsidRPr="00703A11">
        <w:rPr>
          <w:rFonts w:cs="Times New Roman"/>
          <w:noProof/>
          <w:szCs w:val="24"/>
        </w:rPr>
        <w:t>.</w:t>
      </w:r>
    </w:p>
    <w:p w14:paraId="1852F40D"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lastRenderedPageBreak/>
        <w:t xml:space="preserve">14. </w:t>
      </w:r>
      <w:r w:rsidRPr="00703A11">
        <w:rPr>
          <w:rFonts w:cs="Times New Roman"/>
          <w:noProof/>
          <w:szCs w:val="24"/>
        </w:rPr>
        <w:tab/>
        <w:t>Enger R, Tang W, Vindedal GF, et al. Dynamics of Ionic Shifts in Cortical Spreading Depression. 2015;(November):4469-4476. doi:10.1093/cercor/bhv054</w:t>
      </w:r>
    </w:p>
    <w:p w14:paraId="41695045"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5. </w:t>
      </w:r>
      <w:r w:rsidRPr="00703A11">
        <w:rPr>
          <w:rFonts w:cs="Times New Roman"/>
          <w:noProof/>
          <w:szCs w:val="24"/>
        </w:rPr>
        <w:tab/>
        <w:t>Raimondo J V, Burman RJ, Katz AA, Akerman CJ, Raimondo J V. Ion dynamics during seizures. 2015;9(October):1-14. doi:10.3389/fncel.2015.00419</w:t>
      </w:r>
    </w:p>
    <w:p w14:paraId="00392DBA"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6. </w:t>
      </w:r>
      <w:r w:rsidRPr="00703A11">
        <w:rPr>
          <w:rFonts w:cs="Times New Roman"/>
          <w:noProof/>
          <w:szCs w:val="24"/>
        </w:rPr>
        <w:tab/>
        <w:t xml:space="preserve">Hammond C. </w:t>
      </w:r>
      <w:r w:rsidRPr="00703A11">
        <w:rPr>
          <w:rFonts w:cs="Times New Roman"/>
          <w:i/>
          <w:iCs/>
          <w:noProof/>
          <w:szCs w:val="24"/>
        </w:rPr>
        <w:t>Cellular Neurophysiology</w:t>
      </w:r>
      <w:r w:rsidRPr="00703A11">
        <w:rPr>
          <w:rFonts w:cs="Times New Roman"/>
          <w:noProof/>
          <w:szCs w:val="24"/>
        </w:rPr>
        <w:t>. Vol 480.; 1994. doi:10.1113/jphysiol.1994.sp020392</w:t>
      </w:r>
    </w:p>
    <w:p w14:paraId="2C9BF710"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7. </w:t>
      </w:r>
      <w:r w:rsidRPr="00703A11">
        <w:rPr>
          <w:rFonts w:cs="Times New Roman"/>
          <w:noProof/>
          <w:szCs w:val="24"/>
        </w:rPr>
        <w:tab/>
        <w:t xml:space="preserve">Kay AR. How cells can control their size by pumping ions. </w:t>
      </w:r>
      <w:r w:rsidRPr="00703A11">
        <w:rPr>
          <w:rFonts w:cs="Times New Roman"/>
          <w:i/>
          <w:iCs/>
          <w:noProof/>
          <w:szCs w:val="24"/>
        </w:rPr>
        <w:t>Front Cell Dev Biol</w:t>
      </w:r>
      <w:r w:rsidRPr="00703A11">
        <w:rPr>
          <w:rFonts w:cs="Times New Roman"/>
          <w:noProof/>
          <w:szCs w:val="24"/>
        </w:rPr>
        <w:t>. 2017;5(MAY):1-14. doi:10.3389/fcell.2017.00041</w:t>
      </w:r>
    </w:p>
    <w:p w14:paraId="7661E705"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8. </w:t>
      </w:r>
      <w:r w:rsidRPr="00703A11">
        <w:rPr>
          <w:rFonts w:cs="Times New Roman"/>
          <w:noProof/>
          <w:szCs w:val="24"/>
        </w:rPr>
        <w:tab/>
        <w:t xml:space="preserve">Blaustein M, Kao J, Matteson D. </w:t>
      </w:r>
      <w:r w:rsidRPr="00703A11">
        <w:rPr>
          <w:rFonts w:cs="Times New Roman"/>
          <w:i/>
          <w:iCs/>
          <w:noProof/>
          <w:szCs w:val="24"/>
        </w:rPr>
        <w:t>Cellular Physiology and Neurophysiology</w:t>
      </w:r>
      <w:r w:rsidRPr="00703A11">
        <w:rPr>
          <w:rFonts w:cs="Times New Roman"/>
          <w:noProof/>
          <w:szCs w:val="24"/>
        </w:rPr>
        <w:t>. 2nd ed. Philadelphia; 2012.</w:t>
      </w:r>
    </w:p>
    <w:p w14:paraId="24E89A9D"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19. </w:t>
      </w:r>
      <w:r w:rsidRPr="00703A11">
        <w:rPr>
          <w:rFonts w:cs="Times New Roman"/>
          <w:noProof/>
          <w:szCs w:val="24"/>
        </w:rPr>
        <w:tab/>
        <w:t>Dusterwald KM, Currin CB, Burman RJ, Akerman CJ, Kay AR, Raimondo J V. Biophysical models reveal the relative importance of transporter proteins and impermeant anions in chloride homeostasis. 2018:1-30.</w:t>
      </w:r>
    </w:p>
    <w:p w14:paraId="0A802CD0"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20. </w:t>
      </w:r>
      <w:r w:rsidRPr="00703A11">
        <w:rPr>
          <w:rFonts w:cs="Times New Roman"/>
          <w:noProof/>
          <w:szCs w:val="24"/>
        </w:rPr>
        <w:tab/>
        <w:t xml:space="preserve">Elkin BS, Shaik MA, Morrison B. </w:t>
      </w:r>
      <w:r w:rsidRPr="00703A11">
        <w:rPr>
          <w:rFonts w:cs="Times New Roman"/>
          <w:i/>
          <w:iCs/>
          <w:noProof/>
          <w:szCs w:val="24"/>
        </w:rPr>
        <w:t>Fixed Negative Charge and the Donnan Effect: A Description of the Driving Forces Associated with Brain Tissue Swelling and Oedema</w:t>
      </w:r>
      <w:r w:rsidRPr="00703A11">
        <w:rPr>
          <w:rFonts w:cs="Times New Roman"/>
          <w:noProof/>
          <w:szCs w:val="24"/>
        </w:rPr>
        <w:t>. Vol 368.; 2010. doi:10.1098/rsta.2009.0223</w:t>
      </w:r>
    </w:p>
    <w:p w14:paraId="7243EEBE" w14:textId="77777777" w:rsidR="00703A11" w:rsidRPr="00703A11" w:rsidRDefault="00703A11" w:rsidP="00703A11">
      <w:pPr>
        <w:widowControl w:val="0"/>
        <w:autoSpaceDE w:val="0"/>
        <w:autoSpaceDN w:val="0"/>
        <w:adjustRightInd w:val="0"/>
        <w:spacing w:line="240" w:lineRule="auto"/>
        <w:ind w:left="640" w:hanging="640"/>
        <w:rPr>
          <w:rFonts w:cs="Times New Roman"/>
          <w:noProof/>
          <w:szCs w:val="24"/>
        </w:rPr>
      </w:pPr>
      <w:r w:rsidRPr="00703A11">
        <w:rPr>
          <w:rFonts w:cs="Times New Roman"/>
          <w:noProof/>
          <w:szCs w:val="24"/>
        </w:rPr>
        <w:t xml:space="preserve">21. </w:t>
      </w:r>
      <w:r w:rsidRPr="00703A11">
        <w:rPr>
          <w:rFonts w:cs="Times New Roman"/>
          <w:noProof/>
          <w:szCs w:val="24"/>
        </w:rPr>
        <w:tab/>
        <w:t xml:space="preserve">Goedert M, Eisenberg DS, Crowther RA. Propagation of Tau Aggregates and Neurodegeneration. </w:t>
      </w:r>
      <w:r w:rsidRPr="00703A11">
        <w:rPr>
          <w:rFonts w:cs="Times New Roman"/>
          <w:i/>
          <w:iCs/>
          <w:noProof/>
          <w:szCs w:val="24"/>
        </w:rPr>
        <w:t>Annu Rev Neurosci</w:t>
      </w:r>
      <w:r w:rsidRPr="00703A11">
        <w:rPr>
          <w:rFonts w:cs="Times New Roman"/>
          <w:noProof/>
          <w:szCs w:val="24"/>
        </w:rPr>
        <w:t>. 2017;40:189-210. doi:10.1146/annurev-neuro-072116-031153</w:t>
      </w:r>
    </w:p>
    <w:p w14:paraId="332ADE4B" w14:textId="77777777" w:rsidR="00703A11" w:rsidRPr="00703A11" w:rsidRDefault="00703A11" w:rsidP="00703A11">
      <w:pPr>
        <w:widowControl w:val="0"/>
        <w:autoSpaceDE w:val="0"/>
        <w:autoSpaceDN w:val="0"/>
        <w:adjustRightInd w:val="0"/>
        <w:spacing w:line="240" w:lineRule="auto"/>
        <w:ind w:left="640" w:hanging="640"/>
        <w:rPr>
          <w:noProof/>
        </w:rPr>
      </w:pPr>
      <w:r w:rsidRPr="00703A11">
        <w:rPr>
          <w:rFonts w:cs="Times New Roman"/>
          <w:noProof/>
          <w:szCs w:val="24"/>
        </w:rPr>
        <w:t xml:space="preserve">22. </w:t>
      </w:r>
      <w:r w:rsidRPr="00703A11">
        <w:rPr>
          <w:rFonts w:cs="Times New Roman"/>
          <w:noProof/>
          <w:szCs w:val="24"/>
        </w:rPr>
        <w:tab/>
        <w:t xml:space="preserve">Schaffert LN, Carter WG. Do post-translational modifications influence protein aggregation in neurodegenerative diseases: A systematic review. </w:t>
      </w:r>
      <w:r w:rsidRPr="00703A11">
        <w:rPr>
          <w:rFonts w:cs="Times New Roman"/>
          <w:i/>
          <w:iCs/>
          <w:noProof/>
          <w:szCs w:val="24"/>
        </w:rPr>
        <w:t>Brain Sci</w:t>
      </w:r>
      <w:r w:rsidRPr="00703A11">
        <w:rPr>
          <w:rFonts w:cs="Times New Roman"/>
          <w:noProof/>
          <w:szCs w:val="24"/>
        </w:rPr>
        <w:t>. 2020;10(4):1-37. doi:10.3390/brainsci10040232</w:t>
      </w:r>
    </w:p>
    <w:p w14:paraId="7C35FC22" w14:textId="307BD7AA" w:rsidR="005E4B25" w:rsidRDefault="00AF68E2" w:rsidP="00133FC4">
      <w:pPr>
        <w:widowControl w:val="0"/>
        <w:autoSpaceDE w:val="0"/>
        <w:autoSpaceDN w:val="0"/>
        <w:adjustRightInd w:val="0"/>
        <w:spacing w:line="240" w:lineRule="auto"/>
        <w:ind w:left="640" w:hanging="640"/>
      </w:pPr>
      <w:r w:rsidRPr="00AC1E87">
        <w:fldChar w:fldCharType="end"/>
      </w:r>
    </w:p>
    <w:sectPr w:rsidR="005E4B25" w:rsidSect="004D04AE">
      <w:headerReference w:type="default" r:id="rId9"/>
      <w:footerReference w:type="default" r:id="rId10"/>
      <w:pgSz w:w="11906" w:h="16838"/>
      <w:pgMar w:top="1440" w:right="1440" w:bottom="1440" w:left="1440" w:header="708" w:footer="708" w:gutter="0"/>
      <w:pgNumType w:start="1"/>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0AC26" w16cex:dateUtc="2020-12-01T09:48: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5F9DEF" w14:textId="77777777" w:rsidR="00156E50" w:rsidRDefault="00156E50">
      <w:pPr>
        <w:spacing w:before="0" w:after="0" w:line="240" w:lineRule="auto"/>
      </w:pPr>
      <w:r>
        <w:separator/>
      </w:r>
    </w:p>
  </w:endnote>
  <w:endnote w:type="continuationSeparator" w:id="0">
    <w:p w14:paraId="3FD3DB69" w14:textId="77777777" w:rsidR="00156E50" w:rsidRDefault="00156E5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skerville Old Face">
    <w:panose1 w:val="02020602080505020303"/>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844052"/>
      <w:docPartObj>
        <w:docPartGallery w:val="Page Numbers (Bottom of Page)"/>
        <w:docPartUnique/>
      </w:docPartObj>
    </w:sdtPr>
    <w:sdtEndPr>
      <w:rPr>
        <w:noProof/>
      </w:rPr>
    </w:sdtEndPr>
    <w:sdtContent>
      <w:p w14:paraId="2B3A3227" w14:textId="6B71FAD2" w:rsidR="00F25652" w:rsidRDefault="00F2565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4622952" w14:textId="77777777" w:rsidR="00F25652" w:rsidRDefault="00F256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59BE0" w14:textId="77777777" w:rsidR="00156E50" w:rsidRDefault="00156E50">
      <w:pPr>
        <w:spacing w:before="0" w:after="0" w:line="240" w:lineRule="auto"/>
      </w:pPr>
      <w:r>
        <w:separator/>
      </w:r>
    </w:p>
  </w:footnote>
  <w:footnote w:type="continuationSeparator" w:id="0">
    <w:p w14:paraId="3EEAF16E" w14:textId="77777777" w:rsidR="00156E50" w:rsidRDefault="00156E5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5D2E2" w14:textId="62DF9932" w:rsidR="00F25652" w:rsidRDefault="00F25652">
    <w:pPr>
      <w:pStyle w:val="Header"/>
    </w:pPr>
    <w:r>
      <w:t>EF Shorer</w:t>
    </w:r>
    <w:r>
      <w:tab/>
      <w:t>Research Proposal</w:t>
    </w:r>
    <w:r>
      <w:tab/>
      <w:t>MSc (Med) Neuroscienc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0358A2"/>
    <w:multiLevelType w:val="hybridMultilevel"/>
    <w:tmpl w:val="FBBE6938"/>
    <w:lvl w:ilvl="0" w:tplc="FB6867A0">
      <w:numFmt w:val="bullet"/>
      <w:lvlText w:val=""/>
      <w:lvlJc w:val="left"/>
      <w:pPr>
        <w:ind w:left="720" w:hanging="360"/>
      </w:pPr>
      <w:rPr>
        <w:rFonts w:ascii="Symbol" w:eastAsiaTheme="minorEastAsia" w:hAnsi="Symbol" w:cstheme="minorBid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B6C24BB"/>
    <w:multiLevelType w:val="hybridMultilevel"/>
    <w:tmpl w:val="89367220"/>
    <w:lvl w:ilvl="0" w:tplc="D23C0078">
      <w:start w:val="1"/>
      <w:numFmt w:val="bullet"/>
      <w:lvlText w:val="•"/>
      <w:lvlJc w:val="left"/>
      <w:pPr>
        <w:tabs>
          <w:tab w:val="num" w:pos="720"/>
        </w:tabs>
        <w:ind w:left="720" w:hanging="360"/>
      </w:pPr>
      <w:rPr>
        <w:rFonts w:ascii="Arial" w:hAnsi="Arial" w:hint="default"/>
      </w:rPr>
    </w:lvl>
    <w:lvl w:ilvl="1" w:tplc="6C76590E" w:tentative="1">
      <w:start w:val="1"/>
      <w:numFmt w:val="bullet"/>
      <w:lvlText w:val="•"/>
      <w:lvlJc w:val="left"/>
      <w:pPr>
        <w:tabs>
          <w:tab w:val="num" w:pos="1440"/>
        </w:tabs>
        <w:ind w:left="1440" w:hanging="360"/>
      </w:pPr>
      <w:rPr>
        <w:rFonts w:ascii="Arial" w:hAnsi="Arial" w:hint="default"/>
      </w:rPr>
    </w:lvl>
    <w:lvl w:ilvl="2" w:tplc="F3EA10EC" w:tentative="1">
      <w:start w:val="1"/>
      <w:numFmt w:val="bullet"/>
      <w:lvlText w:val="•"/>
      <w:lvlJc w:val="left"/>
      <w:pPr>
        <w:tabs>
          <w:tab w:val="num" w:pos="2160"/>
        </w:tabs>
        <w:ind w:left="2160" w:hanging="360"/>
      </w:pPr>
      <w:rPr>
        <w:rFonts w:ascii="Arial" w:hAnsi="Arial" w:hint="default"/>
      </w:rPr>
    </w:lvl>
    <w:lvl w:ilvl="3" w:tplc="78024860" w:tentative="1">
      <w:start w:val="1"/>
      <w:numFmt w:val="bullet"/>
      <w:lvlText w:val="•"/>
      <w:lvlJc w:val="left"/>
      <w:pPr>
        <w:tabs>
          <w:tab w:val="num" w:pos="2880"/>
        </w:tabs>
        <w:ind w:left="2880" w:hanging="360"/>
      </w:pPr>
      <w:rPr>
        <w:rFonts w:ascii="Arial" w:hAnsi="Arial" w:hint="default"/>
      </w:rPr>
    </w:lvl>
    <w:lvl w:ilvl="4" w:tplc="12EEAB1E" w:tentative="1">
      <w:start w:val="1"/>
      <w:numFmt w:val="bullet"/>
      <w:lvlText w:val="•"/>
      <w:lvlJc w:val="left"/>
      <w:pPr>
        <w:tabs>
          <w:tab w:val="num" w:pos="3600"/>
        </w:tabs>
        <w:ind w:left="3600" w:hanging="360"/>
      </w:pPr>
      <w:rPr>
        <w:rFonts w:ascii="Arial" w:hAnsi="Arial" w:hint="default"/>
      </w:rPr>
    </w:lvl>
    <w:lvl w:ilvl="5" w:tplc="31922F98" w:tentative="1">
      <w:start w:val="1"/>
      <w:numFmt w:val="bullet"/>
      <w:lvlText w:val="•"/>
      <w:lvlJc w:val="left"/>
      <w:pPr>
        <w:tabs>
          <w:tab w:val="num" w:pos="4320"/>
        </w:tabs>
        <w:ind w:left="4320" w:hanging="360"/>
      </w:pPr>
      <w:rPr>
        <w:rFonts w:ascii="Arial" w:hAnsi="Arial" w:hint="default"/>
      </w:rPr>
    </w:lvl>
    <w:lvl w:ilvl="6" w:tplc="6A0A88CE" w:tentative="1">
      <w:start w:val="1"/>
      <w:numFmt w:val="bullet"/>
      <w:lvlText w:val="•"/>
      <w:lvlJc w:val="left"/>
      <w:pPr>
        <w:tabs>
          <w:tab w:val="num" w:pos="5040"/>
        </w:tabs>
        <w:ind w:left="5040" w:hanging="360"/>
      </w:pPr>
      <w:rPr>
        <w:rFonts w:ascii="Arial" w:hAnsi="Arial" w:hint="default"/>
      </w:rPr>
    </w:lvl>
    <w:lvl w:ilvl="7" w:tplc="B350B5C4" w:tentative="1">
      <w:start w:val="1"/>
      <w:numFmt w:val="bullet"/>
      <w:lvlText w:val="•"/>
      <w:lvlJc w:val="left"/>
      <w:pPr>
        <w:tabs>
          <w:tab w:val="num" w:pos="5760"/>
        </w:tabs>
        <w:ind w:left="5760" w:hanging="360"/>
      </w:pPr>
      <w:rPr>
        <w:rFonts w:ascii="Arial" w:hAnsi="Arial" w:hint="default"/>
      </w:rPr>
    </w:lvl>
    <w:lvl w:ilvl="8" w:tplc="9BBA9AB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056E08"/>
    <w:multiLevelType w:val="hybridMultilevel"/>
    <w:tmpl w:val="F67EEF80"/>
    <w:lvl w:ilvl="0" w:tplc="989E729E">
      <w:start w:val="1"/>
      <w:numFmt w:val="bullet"/>
      <w:lvlText w:val="•"/>
      <w:lvlJc w:val="left"/>
      <w:pPr>
        <w:tabs>
          <w:tab w:val="num" w:pos="720"/>
        </w:tabs>
        <w:ind w:left="720" w:hanging="360"/>
      </w:pPr>
      <w:rPr>
        <w:rFonts w:ascii="Arial" w:hAnsi="Arial" w:hint="default"/>
      </w:rPr>
    </w:lvl>
    <w:lvl w:ilvl="1" w:tplc="868ACC38" w:tentative="1">
      <w:start w:val="1"/>
      <w:numFmt w:val="bullet"/>
      <w:lvlText w:val="•"/>
      <w:lvlJc w:val="left"/>
      <w:pPr>
        <w:tabs>
          <w:tab w:val="num" w:pos="1440"/>
        </w:tabs>
        <w:ind w:left="1440" w:hanging="360"/>
      </w:pPr>
      <w:rPr>
        <w:rFonts w:ascii="Arial" w:hAnsi="Arial" w:hint="default"/>
      </w:rPr>
    </w:lvl>
    <w:lvl w:ilvl="2" w:tplc="250A4FFC" w:tentative="1">
      <w:start w:val="1"/>
      <w:numFmt w:val="bullet"/>
      <w:lvlText w:val="•"/>
      <w:lvlJc w:val="left"/>
      <w:pPr>
        <w:tabs>
          <w:tab w:val="num" w:pos="2160"/>
        </w:tabs>
        <w:ind w:left="2160" w:hanging="360"/>
      </w:pPr>
      <w:rPr>
        <w:rFonts w:ascii="Arial" w:hAnsi="Arial" w:hint="default"/>
      </w:rPr>
    </w:lvl>
    <w:lvl w:ilvl="3" w:tplc="EF66BA2C" w:tentative="1">
      <w:start w:val="1"/>
      <w:numFmt w:val="bullet"/>
      <w:lvlText w:val="•"/>
      <w:lvlJc w:val="left"/>
      <w:pPr>
        <w:tabs>
          <w:tab w:val="num" w:pos="2880"/>
        </w:tabs>
        <w:ind w:left="2880" w:hanging="360"/>
      </w:pPr>
      <w:rPr>
        <w:rFonts w:ascii="Arial" w:hAnsi="Arial" w:hint="default"/>
      </w:rPr>
    </w:lvl>
    <w:lvl w:ilvl="4" w:tplc="D2B04A2C" w:tentative="1">
      <w:start w:val="1"/>
      <w:numFmt w:val="bullet"/>
      <w:lvlText w:val="•"/>
      <w:lvlJc w:val="left"/>
      <w:pPr>
        <w:tabs>
          <w:tab w:val="num" w:pos="3600"/>
        </w:tabs>
        <w:ind w:left="3600" w:hanging="360"/>
      </w:pPr>
      <w:rPr>
        <w:rFonts w:ascii="Arial" w:hAnsi="Arial" w:hint="default"/>
      </w:rPr>
    </w:lvl>
    <w:lvl w:ilvl="5" w:tplc="CAEEC7DA" w:tentative="1">
      <w:start w:val="1"/>
      <w:numFmt w:val="bullet"/>
      <w:lvlText w:val="•"/>
      <w:lvlJc w:val="left"/>
      <w:pPr>
        <w:tabs>
          <w:tab w:val="num" w:pos="4320"/>
        </w:tabs>
        <w:ind w:left="4320" w:hanging="360"/>
      </w:pPr>
      <w:rPr>
        <w:rFonts w:ascii="Arial" w:hAnsi="Arial" w:hint="default"/>
      </w:rPr>
    </w:lvl>
    <w:lvl w:ilvl="6" w:tplc="A69E6D58" w:tentative="1">
      <w:start w:val="1"/>
      <w:numFmt w:val="bullet"/>
      <w:lvlText w:val="•"/>
      <w:lvlJc w:val="left"/>
      <w:pPr>
        <w:tabs>
          <w:tab w:val="num" w:pos="5040"/>
        </w:tabs>
        <w:ind w:left="5040" w:hanging="360"/>
      </w:pPr>
      <w:rPr>
        <w:rFonts w:ascii="Arial" w:hAnsi="Arial" w:hint="default"/>
      </w:rPr>
    </w:lvl>
    <w:lvl w:ilvl="7" w:tplc="2DB6ED56" w:tentative="1">
      <w:start w:val="1"/>
      <w:numFmt w:val="bullet"/>
      <w:lvlText w:val="•"/>
      <w:lvlJc w:val="left"/>
      <w:pPr>
        <w:tabs>
          <w:tab w:val="num" w:pos="5760"/>
        </w:tabs>
        <w:ind w:left="5760" w:hanging="360"/>
      </w:pPr>
      <w:rPr>
        <w:rFonts w:ascii="Arial" w:hAnsi="Arial" w:hint="default"/>
      </w:rPr>
    </w:lvl>
    <w:lvl w:ilvl="8" w:tplc="C26E6D30"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36A93F0C"/>
    <w:multiLevelType w:val="hybridMultilevel"/>
    <w:tmpl w:val="BDE6D4E0"/>
    <w:lvl w:ilvl="0" w:tplc="4760A8A8">
      <w:start w:val="1"/>
      <w:numFmt w:val="bullet"/>
      <w:lvlText w:val="•"/>
      <w:lvlJc w:val="left"/>
      <w:pPr>
        <w:tabs>
          <w:tab w:val="num" w:pos="720"/>
        </w:tabs>
        <w:ind w:left="720" w:hanging="360"/>
      </w:pPr>
      <w:rPr>
        <w:rFonts w:ascii="Arial" w:hAnsi="Arial" w:hint="default"/>
      </w:rPr>
    </w:lvl>
    <w:lvl w:ilvl="1" w:tplc="D53CE1B2" w:tentative="1">
      <w:start w:val="1"/>
      <w:numFmt w:val="bullet"/>
      <w:lvlText w:val="•"/>
      <w:lvlJc w:val="left"/>
      <w:pPr>
        <w:tabs>
          <w:tab w:val="num" w:pos="1440"/>
        </w:tabs>
        <w:ind w:left="1440" w:hanging="360"/>
      </w:pPr>
      <w:rPr>
        <w:rFonts w:ascii="Arial" w:hAnsi="Arial" w:hint="default"/>
      </w:rPr>
    </w:lvl>
    <w:lvl w:ilvl="2" w:tplc="27624C64" w:tentative="1">
      <w:start w:val="1"/>
      <w:numFmt w:val="bullet"/>
      <w:lvlText w:val="•"/>
      <w:lvlJc w:val="left"/>
      <w:pPr>
        <w:tabs>
          <w:tab w:val="num" w:pos="2160"/>
        </w:tabs>
        <w:ind w:left="2160" w:hanging="360"/>
      </w:pPr>
      <w:rPr>
        <w:rFonts w:ascii="Arial" w:hAnsi="Arial" w:hint="default"/>
      </w:rPr>
    </w:lvl>
    <w:lvl w:ilvl="3" w:tplc="223CBDB8" w:tentative="1">
      <w:start w:val="1"/>
      <w:numFmt w:val="bullet"/>
      <w:lvlText w:val="•"/>
      <w:lvlJc w:val="left"/>
      <w:pPr>
        <w:tabs>
          <w:tab w:val="num" w:pos="2880"/>
        </w:tabs>
        <w:ind w:left="2880" w:hanging="360"/>
      </w:pPr>
      <w:rPr>
        <w:rFonts w:ascii="Arial" w:hAnsi="Arial" w:hint="default"/>
      </w:rPr>
    </w:lvl>
    <w:lvl w:ilvl="4" w:tplc="B7C6CE28" w:tentative="1">
      <w:start w:val="1"/>
      <w:numFmt w:val="bullet"/>
      <w:lvlText w:val="•"/>
      <w:lvlJc w:val="left"/>
      <w:pPr>
        <w:tabs>
          <w:tab w:val="num" w:pos="3600"/>
        </w:tabs>
        <w:ind w:left="3600" w:hanging="360"/>
      </w:pPr>
      <w:rPr>
        <w:rFonts w:ascii="Arial" w:hAnsi="Arial" w:hint="default"/>
      </w:rPr>
    </w:lvl>
    <w:lvl w:ilvl="5" w:tplc="571C281E" w:tentative="1">
      <w:start w:val="1"/>
      <w:numFmt w:val="bullet"/>
      <w:lvlText w:val="•"/>
      <w:lvlJc w:val="left"/>
      <w:pPr>
        <w:tabs>
          <w:tab w:val="num" w:pos="4320"/>
        </w:tabs>
        <w:ind w:left="4320" w:hanging="360"/>
      </w:pPr>
      <w:rPr>
        <w:rFonts w:ascii="Arial" w:hAnsi="Arial" w:hint="default"/>
      </w:rPr>
    </w:lvl>
    <w:lvl w:ilvl="6" w:tplc="6E2A9ADE" w:tentative="1">
      <w:start w:val="1"/>
      <w:numFmt w:val="bullet"/>
      <w:lvlText w:val="•"/>
      <w:lvlJc w:val="left"/>
      <w:pPr>
        <w:tabs>
          <w:tab w:val="num" w:pos="5040"/>
        </w:tabs>
        <w:ind w:left="5040" w:hanging="360"/>
      </w:pPr>
      <w:rPr>
        <w:rFonts w:ascii="Arial" w:hAnsi="Arial" w:hint="default"/>
      </w:rPr>
    </w:lvl>
    <w:lvl w:ilvl="7" w:tplc="DFDC741E" w:tentative="1">
      <w:start w:val="1"/>
      <w:numFmt w:val="bullet"/>
      <w:lvlText w:val="•"/>
      <w:lvlJc w:val="left"/>
      <w:pPr>
        <w:tabs>
          <w:tab w:val="num" w:pos="5760"/>
        </w:tabs>
        <w:ind w:left="5760" w:hanging="360"/>
      </w:pPr>
      <w:rPr>
        <w:rFonts w:ascii="Arial" w:hAnsi="Arial" w:hint="default"/>
      </w:rPr>
    </w:lvl>
    <w:lvl w:ilvl="8" w:tplc="45703BF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5394EF4"/>
    <w:multiLevelType w:val="hybridMultilevel"/>
    <w:tmpl w:val="1CA0A7F6"/>
    <w:lvl w:ilvl="0" w:tplc="1C090011">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758A0D1F"/>
    <w:multiLevelType w:val="hybridMultilevel"/>
    <w:tmpl w:val="46F23CD6"/>
    <w:lvl w:ilvl="0" w:tplc="29E23B3E">
      <w:start w:val="1"/>
      <w:numFmt w:val="bullet"/>
      <w:lvlText w:val="•"/>
      <w:lvlJc w:val="left"/>
      <w:pPr>
        <w:tabs>
          <w:tab w:val="num" w:pos="720"/>
        </w:tabs>
        <w:ind w:left="720" w:hanging="360"/>
      </w:pPr>
      <w:rPr>
        <w:rFonts w:ascii="Arial" w:hAnsi="Arial" w:hint="default"/>
      </w:rPr>
    </w:lvl>
    <w:lvl w:ilvl="1" w:tplc="43962EC6" w:tentative="1">
      <w:start w:val="1"/>
      <w:numFmt w:val="bullet"/>
      <w:lvlText w:val="•"/>
      <w:lvlJc w:val="left"/>
      <w:pPr>
        <w:tabs>
          <w:tab w:val="num" w:pos="1440"/>
        </w:tabs>
        <w:ind w:left="1440" w:hanging="360"/>
      </w:pPr>
      <w:rPr>
        <w:rFonts w:ascii="Arial" w:hAnsi="Arial" w:hint="default"/>
      </w:rPr>
    </w:lvl>
    <w:lvl w:ilvl="2" w:tplc="A82043F8" w:tentative="1">
      <w:start w:val="1"/>
      <w:numFmt w:val="bullet"/>
      <w:lvlText w:val="•"/>
      <w:lvlJc w:val="left"/>
      <w:pPr>
        <w:tabs>
          <w:tab w:val="num" w:pos="2160"/>
        </w:tabs>
        <w:ind w:left="2160" w:hanging="360"/>
      </w:pPr>
      <w:rPr>
        <w:rFonts w:ascii="Arial" w:hAnsi="Arial" w:hint="default"/>
      </w:rPr>
    </w:lvl>
    <w:lvl w:ilvl="3" w:tplc="1744D766" w:tentative="1">
      <w:start w:val="1"/>
      <w:numFmt w:val="bullet"/>
      <w:lvlText w:val="•"/>
      <w:lvlJc w:val="left"/>
      <w:pPr>
        <w:tabs>
          <w:tab w:val="num" w:pos="2880"/>
        </w:tabs>
        <w:ind w:left="2880" w:hanging="360"/>
      </w:pPr>
      <w:rPr>
        <w:rFonts w:ascii="Arial" w:hAnsi="Arial" w:hint="default"/>
      </w:rPr>
    </w:lvl>
    <w:lvl w:ilvl="4" w:tplc="2536F514" w:tentative="1">
      <w:start w:val="1"/>
      <w:numFmt w:val="bullet"/>
      <w:lvlText w:val="•"/>
      <w:lvlJc w:val="left"/>
      <w:pPr>
        <w:tabs>
          <w:tab w:val="num" w:pos="3600"/>
        </w:tabs>
        <w:ind w:left="3600" w:hanging="360"/>
      </w:pPr>
      <w:rPr>
        <w:rFonts w:ascii="Arial" w:hAnsi="Arial" w:hint="default"/>
      </w:rPr>
    </w:lvl>
    <w:lvl w:ilvl="5" w:tplc="A1BC3D28" w:tentative="1">
      <w:start w:val="1"/>
      <w:numFmt w:val="bullet"/>
      <w:lvlText w:val="•"/>
      <w:lvlJc w:val="left"/>
      <w:pPr>
        <w:tabs>
          <w:tab w:val="num" w:pos="4320"/>
        </w:tabs>
        <w:ind w:left="4320" w:hanging="360"/>
      </w:pPr>
      <w:rPr>
        <w:rFonts w:ascii="Arial" w:hAnsi="Arial" w:hint="default"/>
      </w:rPr>
    </w:lvl>
    <w:lvl w:ilvl="6" w:tplc="72C8BC9A" w:tentative="1">
      <w:start w:val="1"/>
      <w:numFmt w:val="bullet"/>
      <w:lvlText w:val="•"/>
      <w:lvlJc w:val="left"/>
      <w:pPr>
        <w:tabs>
          <w:tab w:val="num" w:pos="5040"/>
        </w:tabs>
        <w:ind w:left="5040" w:hanging="360"/>
      </w:pPr>
      <w:rPr>
        <w:rFonts w:ascii="Arial" w:hAnsi="Arial" w:hint="default"/>
      </w:rPr>
    </w:lvl>
    <w:lvl w:ilvl="7" w:tplc="EF32F9A2" w:tentative="1">
      <w:start w:val="1"/>
      <w:numFmt w:val="bullet"/>
      <w:lvlText w:val="•"/>
      <w:lvlJc w:val="left"/>
      <w:pPr>
        <w:tabs>
          <w:tab w:val="num" w:pos="5760"/>
        </w:tabs>
        <w:ind w:left="5760" w:hanging="360"/>
      </w:pPr>
      <w:rPr>
        <w:rFonts w:ascii="Arial" w:hAnsi="Arial" w:hint="default"/>
      </w:rPr>
    </w:lvl>
    <w:lvl w:ilvl="8" w:tplc="450065C0"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0"/>
  </w:num>
  <w:num w:numId="3">
    <w:abstractNumId w:val="2"/>
  </w:num>
  <w:num w:numId="4">
    <w:abstractNumId w:val="1"/>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022D"/>
    <w:rsid w:val="00000056"/>
    <w:rsid w:val="00007BC1"/>
    <w:rsid w:val="00037047"/>
    <w:rsid w:val="000434F1"/>
    <w:rsid w:val="00085B39"/>
    <w:rsid w:val="00086C6C"/>
    <w:rsid w:val="000878C9"/>
    <w:rsid w:val="000910CD"/>
    <w:rsid w:val="000B64FE"/>
    <w:rsid w:val="000C16BB"/>
    <w:rsid w:val="000E1C46"/>
    <w:rsid w:val="001053FE"/>
    <w:rsid w:val="0011060E"/>
    <w:rsid w:val="00114E84"/>
    <w:rsid w:val="001266A9"/>
    <w:rsid w:val="00133FC4"/>
    <w:rsid w:val="00143959"/>
    <w:rsid w:val="00155F06"/>
    <w:rsid w:val="00156E50"/>
    <w:rsid w:val="0016022D"/>
    <w:rsid w:val="001761B9"/>
    <w:rsid w:val="00191E21"/>
    <w:rsid w:val="00193960"/>
    <w:rsid w:val="001D0FBC"/>
    <w:rsid w:val="001D4172"/>
    <w:rsid w:val="001E784A"/>
    <w:rsid w:val="001F0BC4"/>
    <w:rsid w:val="002464D3"/>
    <w:rsid w:val="00264909"/>
    <w:rsid w:val="002A1A13"/>
    <w:rsid w:val="002A48E8"/>
    <w:rsid w:val="002C18C9"/>
    <w:rsid w:val="002F6DB8"/>
    <w:rsid w:val="002F7A04"/>
    <w:rsid w:val="00307183"/>
    <w:rsid w:val="00315473"/>
    <w:rsid w:val="00362D54"/>
    <w:rsid w:val="003674FF"/>
    <w:rsid w:val="0039431E"/>
    <w:rsid w:val="003E15CC"/>
    <w:rsid w:val="003E2C62"/>
    <w:rsid w:val="003F33B5"/>
    <w:rsid w:val="003F56A2"/>
    <w:rsid w:val="00402C5C"/>
    <w:rsid w:val="00414B71"/>
    <w:rsid w:val="004161F2"/>
    <w:rsid w:val="00425CD1"/>
    <w:rsid w:val="00445158"/>
    <w:rsid w:val="00467710"/>
    <w:rsid w:val="0049218F"/>
    <w:rsid w:val="004D04AE"/>
    <w:rsid w:val="004D32B6"/>
    <w:rsid w:val="004F443C"/>
    <w:rsid w:val="004F6237"/>
    <w:rsid w:val="00517213"/>
    <w:rsid w:val="00523C06"/>
    <w:rsid w:val="00532E3C"/>
    <w:rsid w:val="00537F2F"/>
    <w:rsid w:val="00542995"/>
    <w:rsid w:val="005443BA"/>
    <w:rsid w:val="0055113F"/>
    <w:rsid w:val="00551DC6"/>
    <w:rsid w:val="005728A4"/>
    <w:rsid w:val="00594CCD"/>
    <w:rsid w:val="00596DFB"/>
    <w:rsid w:val="005A28D2"/>
    <w:rsid w:val="005A4C9F"/>
    <w:rsid w:val="005B1415"/>
    <w:rsid w:val="005C5985"/>
    <w:rsid w:val="005D6A4C"/>
    <w:rsid w:val="005E2C32"/>
    <w:rsid w:val="005E2D79"/>
    <w:rsid w:val="005E4B25"/>
    <w:rsid w:val="00611FBB"/>
    <w:rsid w:val="0061284E"/>
    <w:rsid w:val="00657988"/>
    <w:rsid w:val="00662B56"/>
    <w:rsid w:val="006B7D26"/>
    <w:rsid w:val="006C42B4"/>
    <w:rsid w:val="006C76EE"/>
    <w:rsid w:val="006F2140"/>
    <w:rsid w:val="00703A11"/>
    <w:rsid w:val="00710EDD"/>
    <w:rsid w:val="00711226"/>
    <w:rsid w:val="0071129A"/>
    <w:rsid w:val="00722067"/>
    <w:rsid w:val="007303C7"/>
    <w:rsid w:val="00732B2B"/>
    <w:rsid w:val="007512CB"/>
    <w:rsid w:val="00755323"/>
    <w:rsid w:val="007723A9"/>
    <w:rsid w:val="007B41F5"/>
    <w:rsid w:val="007B751F"/>
    <w:rsid w:val="007E01D3"/>
    <w:rsid w:val="007E0631"/>
    <w:rsid w:val="007F5710"/>
    <w:rsid w:val="007F71E2"/>
    <w:rsid w:val="00821AAB"/>
    <w:rsid w:val="00832EEF"/>
    <w:rsid w:val="008500B7"/>
    <w:rsid w:val="00857120"/>
    <w:rsid w:val="00884804"/>
    <w:rsid w:val="00897154"/>
    <w:rsid w:val="008C1807"/>
    <w:rsid w:val="008F55D4"/>
    <w:rsid w:val="00977F92"/>
    <w:rsid w:val="00997EE6"/>
    <w:rsid w:val="009B1110"/>
    <w:rsid w:val="009C425C"/>
    <w:rsid w:val="009E0CD4"/>
    <w:rsid w:val="00A10315"/>
    <w:rsid w:val="00A255DE"/>
    <w:rsid w:val="00A63B85"/>
    <w:rsid w:val="00A7272E"/>
    <w:rsid w:val="00A7427A"/>
    <w:rsid w:val="00A7480F"/>
    <w:rsid w:val="00A938A9"/>
    <w:rsid w:val="00AC1E87"/>
    <w:rsid w:val="00AC6775"/>
    <w:rsid w:val="00AF68E2"/>
    <w:rsid w:val="00AF7E7E"/>
    <w:rsid w:val="00B0266C"/>
    <w:rsid w:val="00B02F40"/>
    <w:rsid w:val="00B47021"/>
    <w:rsid w:val="00B67D78"/>
    <w:rsid w:val="00B67F92"/>
    <w:rsid w:val="00B712AF"/>
    <w:rsid w:val="00B74AF1"/>
    <w:rsid w:val="00B8038B"/>
    <w:rsid w:val="00B80EB9"/>
    <w:rsid w:val="00BA1835"/>
    <w:rsid w:val="00BA5B51"/>
    <w:rsid w:val="00BC1539"/>
    <w:rsid w:val="00BD0319"/>
    <w:rsid w:val="00BD164D"/>
    <w:rsid w:val="00C056FF"/>
    <w:rsid w:val="00C60DE3"/>
    <w:rsid w:val="00CB3022"/>
    <w:rsid w:val="00CB40FA"/>
    <w:rsid w:val="00CB5823"/>
    <w:rsid w:val="00CE1753"/>
    <w:rsid w:val="00CE3146"/>
    <w:rsid w:val="00CF36B4"/>
    <w:rsid w:val="00D02C5A"/>
    <w:rsid w:val="00D14934"/>
    <w:rsid w:val="00D231F2"/>
    <w:rsid w:val="00D330A6"/>
    <w:rsid w:val="00D56115"/>
    <w:rsid w:val="00D61A5E"/>
    <w:rsid w:val="00D74793"/>
    <w:rsid w:val="00DC0B2A"/>
    <w:rsid w:val="00DC7BFF"/>
    <w:rsid w:val="00DD4582"/>
    <w:rsid w:val="00DD663E"/>
    <w:rsid w:val="00E01EEF"/>
    <w:rsid w:val="00E03CC5"/>
    <w:rsid w:val="00E266F1"/>
    <w:rsid w:val="00E27A40"/>
    <w:rsid w:val="00E94293"/>
    <w:rsid w:val="00F07ACB"/>
    <w:rsid w:val="00F25652"/>
    <w:rsid w:val="00F30E65"/>
    <w:rsid w:val="00F45876"/>
    <w:rsid w:val="00F5705C"/>
    <w:rsid w:val="00F84045"/>
    <w:rsid w:val="00FB3DEB"/>
    <w:rsid w:val="00FC7FE3"/>
    <w:rsid w:val="00FD301D"/>
    <w:rsid w:val="00FF4915"/>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3BA4C9"/>
  <w15:chartTrackingRefBased/>
  <w15:docId w15:val="{E1D1B5BD-CDF9-4EAA-B05C-098B239858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B51"/>
    <w:pPr>
      <w:spacing w:before="100" w:after="200" w:line="276" w:lineRule="auto"/>
    </w:pPr>
    <w:rPr>
      <w:rFonts w:ascii="Baskerville Old Face" w:eastAsiaTheme="minorEastAsia" w:hAnsi="Baskerville Old Face"/>
      <w:sz w:val="24"/>
      <w:szCs w:val="20"/>
    </w:rPr>
  </w:style>
  <w:style w:type="paragraph" w:styleId="Heading1">
    <w:name w:val="heading 1"/>
    <w:basedOn w:val="Normal"/>
    <w:next w:val="Normal"/>
    <w:link w:val="Heading1Char"/>
    <w:uiPriority w:val="9"/>
    <w:qFormat/>
    <w:rsid w:val="00AF68E2"/>
    <w:pPr>
      <w:pBdr>
        <w:top w:val="single" w:sz="24" w:space="0" w:color="A8A8A8" w:themeColor="accent1"/>
        <w:left w:val="single" w:sz="24" w:space="0" w:color="A8A8A8" w:themeColor="accent1"/>
        <w:bottom w:val="single" w:sz="24" w:space="0" w:color="A8A8A8" w:themeColor="accent1"/>
        <w:right w:val="single" w:sz="24" w:space="0" w:color="A8A8A8" w:themeColor="accent1"/>
      </w:pBdr>
      <w:shd w:val="clear" w:color="auto" w:fill="A8A8A8" w:themeFill="accent1"/>
      <w:spacing w:after="0"/>
      <w:outlineLvl w:val="0"/>
    </w:pPr>
    <w:rPr>
      <w:caps/>
      <w:color w:val="000000" w:themeColor="background1"/>
      <w:spacing w:val="15"/>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8E2"/>
    <w:rPr>
      <w:rFonts w:eastAsiaTheme="minorEastAsia"/>
      <w:caps/>
      <w:color w:val="000000" w:themeColor="background1"/>
      <w:spacing w:val="15"/>
      <w:shd w:val="clear" w:color="auto" w:fill="A8A8A8" w:themeFill="accent1"/>
    </w:rPr>
  </w:style>
  <w:style w:type="paragraph" w:styleId="ListParagraph">
    <w:name w:val="List Paragraph"/>
    <w:basedOn w:val="Normal"/>
    <w:uiPriority w:val="34"/>
    <w:qFormat/>
    <w:rsid w:val="00AF68E2"/>
    <w:pPr>
      <w:ind w:left="720"/>
      <w:contextualSpacing/>
    </w:pPr>
  </w:style>
  <w:style w:type="paragraph" w:styleId="Footer">
    <w:name w:val="footer"/>
    <w:basedOn w:val="Normal"/>
    <w:link w:val="FooterChar"/>
    <w:uiPriority w:val="99"/>
    <w:unhideWhenUsed/>
    <w:rsid w:val="00AF68E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AF68E2"/>
    <w:rPr>
      <w:rFonts w:eastAsiaTheme="minorEastAsia"/>
      <w:sz w:val="24"/>
      <w:szCs w:val="20"/>
    </w:rPr>
  </w:style>
  <w:style w:type="paragraph" w:styleId="Header">
    <w:name w:val="header"/>
    <w:basedOn w:val="Normal"/>
    <w:link w:val="HeaderChar"/>
    <w:uiPriority w:val="99"/>
    <w:unhideWhenUsed/>
    <w:rsid w:val="00AC1E87"/>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AC1E87"/>
    <w:rPr>
      <w:rFonts w:ascii="Baskerville Old Face" w:eastAsiaTheme="minorEastAsia" w:hAnsi="Baskerville Old Face"/>
      <w:sz w:val="24"/>
      <w:szCs w:val="20"/>
    </w:rPr>
  </w:style>
  <w:style w:type="paragraph" w:styleId="Title">
    <w:name w:val="Title"/>
    <w:basedOn w:val="Normal"/>
    <w:next w:val="Normal"/>
    <w:link w:val="TitleChar"/>
    <w:uiPriority w:val="10"/>
    <w:qFormat/>
    <w:rsid w:val="00000056"/>
    <w:pPr>
      <w:spacing w:before="0" w:after="0"/>
    </w:pPr>
    <w:rPr>
      <w:rFonts w:asciiTheme="majorHAnsi" w:eastAsiaTheme="majorEastAsia" w:hAnsiTheme="majorHAnsi" w:cstheme="majorBidi"/>
      <w:caps/>
      <w:color w:val="A8A8A8" w:themeColor="accent1"/>
      <w:spacing w:val="10"/>
      <w:sz w:val="52"/>
      <w:szCs w:val="52"/>
    </w:rPr>
  </w:style>
  <w:style w:type="character" w:customStyle="1" w:styleId="TitleChar">
    <w:name w:val="Title Char"/>
    <w:basedOn w:val="DefaultParagraphFont"/>
    <w:link w:val="Title"/>
    <w:uiPriority w:val="10"/>
    <w:rsid w:val="00000056"/>
    <w:rPr>
      <w:rFonts w:asciiTheme="majorHAnsi" w:eastAsiaTheme="majorEastAsia" w:hAnsiTheme="majorHAnsi" w:cstheme="majorBidi"/>
      <w:caps/>
      <w:color w:val="A8A8A8" w:themeColor="accent1"/>
      <w:spacing w:val="10"/>
      <w:sz w:val="52"/>
      <w:szCs w:val="52"/>
    </w:rPr>
  </w:style>
  <w:style w:type="paragraph" w:styleId="BalloonText">
    <w:name w:val="Balloon Text"/>
    <w:basedOn w:val="Normal"/>
    <w:link w:val="BalloonTextChar"/>
    <w:uiPriority w:val="99"/>
    <w:semiHidden/>
    <w:unhideWhenUsed/>
    <w:rsid w:val="008F55D4"/>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F55D4"/>
    <w:rPr>
      <w:rFonts w:ascii="Segoe UI" w:eastAsiaTheme="minorEastAsia" w:hAnsi="Segoe UI" w:cs="Segoe UI"/>
      <w:sz w:val="18"/>
      <w:szCs w:val="18"/>
    </w:rPr>
  </w:style>
  <w:style w:type="character" w:styleId="CommentReference">
    <w:name w:val="annotation reference"/>
    <w:basedOn w:val="DefaultParagraphFont"/>
    <w:uiPriority w:val="99"/>
    <w:semiHidden/>
    <w:unhideWhenUsed/>
    <w:rsid w:val="00362D54"/>
    <w:rPr>
      <w:sz w:val="16"/>
      <w:szCs w:val="16"/>
    </w:rPr>
  </w:style>
  <w:style w:type="paragraph" w:styleId="CommentText">
    <w:name w:val="annotation text"/>
    <w:basedOn w:val="Normal"/>
    <w:link w:val="CommentTextChar"/>
    <w:uiPriority w:val="99"/>
    <w:semiHidden/>
    <w:unhideWhenUsed/>
    <w:rsid w:val="00362D54"/>
    <w:pPr>
      <w:spacing w:line="240" w:lineRule="auto"/>
    </w:pPr>
    <w:rPr>
      <w:sz w:val="20"/>
    </w:rPr>
  </w:style>
  <w:style w:type="character" w:customStyle="1" w:styleId="CommentTextChar">
    <w:name w:val="Comment Text Char"/>
    <w:basedOn w:val="DefaultParagraphFont"/>
    <w:link w:val="CommentText"/>
    <w:uiPriority w:val="99"/>
    <w:semiHidden/>
    <w:rsid w:val="00362D54"/>
    <w:rPr>
      <w:rFonts w:ascii="Baskerville Old Face" w:eastAsiaTheme="minorEastAsia" w:hAnsi="Baskerville Old Face"/>
      <w:sz w:val="20"/>
      <w:szCs w:val="20"/>
    </w:rPr>
  </w:style>
  <w:style w:type="paragraph" w:styleId="CommentSubject">
    <w:name w:val="annotation subject"/>
    <w:basedOn w:val="CommentText"/>
    <w:next w:val="CommentText"/>
    <w:link w:val="CommentSubjectChar"/>
    <w:uiPriority w:val="99"/>
    <w:semiHidden/>
    <w:unhideWhenUsed/>
    <w:rsid w:val="00362D54"/>
    <w:rPr>
      <w:b/>
      <w:bCs/>
    </w:rPr>
  </w:style>
  <w:style w:type="character" w:customStyle="1" w:styleId="CommentSubjectChar">
    <w:name w:val="Comment Subject Char"/>
    <w:basedOn w:val="CommentTextChar"/>
    <w:link w:val="CommentSubject"/>
    <w:uiPriority w:val="99"/>
    <w:semiHidden/>
    <w:rsid w:val="00362D54"/>
    <w:rPr>
      <w:rFonts w:ascii="Baskerville Old Face" w:eastAsiaTheme="minorEastAsia" w:hAnsi="Baskerville Old Face"/>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373225">
      <w:bodyDiv w:val="1"/>
      <w:marLeft w:val="0"/>
      <w:marRight w:val="0"/>
      <w:marTop w:val="0"/>
      <w:marBottom w:val="0"/>
      <w:divBdr>
        <w:top w:val="none" w:sz="0" w:space="0" w:color="auto"/>
        <w:left w:val="none" w:sz="0" w:space="0" w:color="auto"/>
        <w:bottom w:val="none" w:sz="0" w:space="0" w:color="auto"/>
        <w:right w:val="none" w:sz="0" w:space="0" w:color="auto"/>
      </w:divBdr>
      <w:divsChild>
        <w:div w:id="2098399021">
          <w:marLeft w:val="360"/>
          <w:marRight w:val="0"/>
          <w:marTop w:val="200"/>
          <w:marBottom w:val="0"/>
          <w:divBdr>
            <w:top w:val="none" w:sz="0" w:space="0" w:color="auto"/>
            <w:left w:val="none" w:sz="0" w:space="0" w:color="auto"/>
            <w:bottom w:val="none" w:sz="0" w:space="0" w:color="auto"/>
            <w:right w:val="none" w:sz="0" w:space="0" w:color="auto"/>
          </w:divBdr>
        </w:div>
        <w:div w:id="735666691">
          <w:marLeft w:val="1440"/>
          <w:marRight w:val="0"/>
          <w:marTop w:val="100"/>
          <w:marBottom w:val="0"/>
          <w:divBdr>
            <w:top w:val="none" w:sz="0" w:space="0" w:color="auto"/>
            <w:left w:val="none" w:sz="0" w:space="0" w:color="auto"/>
            <w:bottom w:val="none" w:sz="0" w:space="0" w:color="auto"/>
            <w:right w:val="none" w:sz="0" w:space="0" w:color="auto"/>
          </w:divBdr>
        </w:div>
        <w:div w:id="1395931239">
          <w:marLeft w:val="1440"/>
          <w:marRight w:val="0"/>
          <w:marTop w:val="100"/>
          <w:marBottom w:val="0"/>
          <w:divBdr>
            <w:top w:val="none" w:sz="0" w:space="0" w:color="auto"/>
            <w:left w:val="none" w:sz="0" w:space="0" w:color="auto"/>
            <w:bottom w:val="none" w:sz="0" w:space="0" w:color="auto"/>
            <w:right w:val="none" w:sz="0" w:space="0" w:color="auto"/>
          </w:divBdr>
        </w:div>
        <w:div w:id="486170788">
          <w:marLeft w:val="1440"/>
          <w:marRight w:val="0"/>
          <w:marTop w:val="100"/>
          <w:marBottom w:val="0"/>
          <w:divBdr>
            <w:top w:val="none" w:sz="0" w:space="0" w:color="auto"/>
            <w:left w:val="none" w:sz="0" w:space="0" w:color="auto"/>
            <w:bottom w:val="none" w:sz="0" w:space="0" w:color="auto"/>
            <w:right w:val="none" w:sz="0" w:space="0" w:color="auto"/>
          </w:divBdr>
        </w:div>
      </w:divsChild>
    </w:div>
    <w:div w:id="351613214">
      <w:bodyDiv w:val="1"/>
      <w:marLeft w:val="0"/>
      <w:marRight w:val="0"/>
      <w:marTop w:val="0"/>
      <w:marBottom w:val="0"/>
      <w:divBdr>
        <w:top w:val="none" w:sz="0" w:space="0" w:color="auto"/>
        <w:left w:val="none" w:sz="0" w:space="0" w:color="auto"/>
        <w:bottom w:val="none" w:sz="0" w:space="0" w:color="auto"/>
        <w:right w:val="none" w:sz="0" w:space="0" w:color="auto"/>
      </w:divBdr>
      <w:divsChild>
        <w:div w:id="908081070">
          <w:marLeft w:val="360"/>
          <w:marRight w:val="0"/>
          <w:marTop w:val="200"/>
          <w:marBottom w:val="0"/>
          <w:divBdr>
            <w:top w:val="none" w:sz="0" w:space="0" w:color="auto"/>
            <w:left w:val="none" w:sz="0" w:space="0" w:color="auto"/>
            <w:bottom w:val="none" w:sz="0" w:space="0" w:color="auto"/>
            <w:right w:val="none" w:sz="0" w:space="0" w:color="auto"/>
          </w:divBdr>
        </w:div>
      </w:divsChild>
    </w:div>
    <w:div w:id="1262029630">
      <w:bodyDiv w:val="1"/>
      <w:marLeft w:val="0"/>
      <w:marRight w:val="0"/>
      <w:marTop w:val="0"/>
      <w:marBottom w:val="0"/>
      <w:divBdr>
        <w:top w:val="none" w:sz="0" w:space="0" w:color="auto"/>
        <w:left w:val="none" w:sz="0" w:space="0" w:color="auto"/>
        <w:bottom w:val="none" w:sz="0" w:space="0" w:color="auto"/>
        <w:right w:val="none" w:sz="0" w:space="0" w:color="auto"/>
      </w:divBdr>
      <w:divsChild>
        <w:div w:id="2108310338">
          <w:marLeft w:val="360"/>
          <w:marRight w:val="0"/>
          <w:marTop w:val="200"/>
          <w:marBottom w:val="0"/>
          <w:divBdr>
            <w:top w:val="none" w:sz="0" w:space="0" w:color="auto"/>
            <w:left w:val="none" w:sz="0" w:space="0" w:color="auto"/>
            <w:bottom w:val="none" w:sz="0" w:space="0" w:color="auto"/>
            <w:right w:val="none" w:sz="0" w:space="0" w:color="auto"/>
          </w:divBdr>
        </w:div>
      </w:divsChild>
    </w:div>
    <w:div w:id="1316571958">
      <w:bodyDiv w:val="1"/>
      <w:marLeft w:val="0"/>
      <w:marRight w:val="0"/>
      <w:marTop w:val="0"/>
      <w:marBottom w:val="0"/>
      <w:divBdr>
        <w:top w:val="none" w:sz="0" w:space="0" w:color="auto"/>
        <w:left w:val="none" w:sz="0" w:space="0" w:color="auto"/>
        <w:bottom w:val="none" w:sz="0" w:space="0" w:color="auto"/>
        <w:right w:val="none" w:sz="0" w:space="0" w:color="auto"/>
      </w:divBdr>
      <w:divsChild>
        <w:div w:id="973757802">
          <w:marLeft w:val="360"/>
          <w:marRight w:val="0"/>
          <w:marTop w:val="200"/>
          <w:marBottom w:val="0"/>
          <w:divBdr>
            <w:top w:val="none" w:sz="0" w:space="0" w:color="auto"/>
            <w:left w:val="none" w:sz="0" w:space="0" w:color="auto"/>
            <w:bottom w:val="none" w:sz="0" w:space="0" w:color="auto"/>
            <w:right w:val="none" w:sz="0" w:space="0" w:color="auto"/>
          </w:divBdr>
        </w:div>
      </w:divsChild>
    </w:div>
    <w:div w:id="1373075296">
      <w:bodyDiv w:val="1"/>
      <w:marLeft w:val="0"/>
      <w:marRight w:val="0"/>
      <w:marTop w:val="0"/>
      <w:marBottom w:val="0"/>
      <w:divBdr>
        <w:top w:val="none" w:sz="0" w:space="0" w:color="auto"/>
        <w:left w:val="none" w:sz="0" w:space="0" w:color="auto"/>
        <w:bottom w:val="none" w:sz="0" w:space="0" w:color="auto"/>
        <w:right w:val="none" w:sz="0" w:space="0" w:color="auto"/>
      </w:divBdr>
      <w:divsChild>
        <w:div w:id="806316355">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Custom 6">
      <a:dk1>
        <a:sysClr val="windowText" lastClr="000000"/>
      </a:dk1>
      <a:lt1>
        <a:srgbClr val="000000"/>
      </a:lt1>
      <a:dk2>
        <a:srgbClr val="000000"/>
      </a:dk2>
      <a:lt2>
        <a:srgbClr val="000000"/>
      </a:lt2>
      <a:accent1>
        <a:srgbClr val="A8A8A8"/>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1038B-94A7-4BB7-9F90-CEE364726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9</Pages>
  <Words>13280</Words>
  <Characters>75696</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an Shorer</dc:creator>
  <cp:keywords/>
  <dc:description/>
  <cp:lastModifiedBy>Eran Shorer</cp:lastModifiedBy>
  <cp:revision>57</cp:revision>
  <cp:lastPrinted>2020-11-29T17:11:00Z</cp:lastPrinted>
  <dcterms:created xsi:type="dcterms:W3CDTF">2020-12-02T07:14:00Z</dcterms:created>
  <dcterms:modified xsi:type="dcterms:W3CDTF">2020-12-02T1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bmc-psychiatry</vt:lpwstr>
  </property>
  <property fmtid="{D5CDD505-2E9C-101B-9397-08002B2CF9AE}" pid="11" name="Mendeley Recent Style Name 4_1">
    <vt:lpwstr>BMC Psychiatr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sychopharmacology</vt:lpwstr>
  </property>
  <property fmtid="{D5CDD505-2E9C-101B-9397-08002B2CF9AE}" pid="19" name="Mendeley Recent Style Name 8_1">
    <vt:lpwstr>Psychopharmac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aad869-9df3-3141-b53e-ba6acb667cea</vt:lpwstr>
  </property>
  <property fmtid="{D5CDD505-2E9C-101B-9397-08002B2CF9AE}" pid="24" name="Mendeley Citation Style_1">
    <vt:lpwstr>http://www.zotero.org/styles/american-medical-association</vt:lpwstr>
  </property>
</Properties>
</file>